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40999" w:rsidRPr="009D5AA6" w:rsidRDefault="00A73DE3" w:rsidP="004E6120">
      <w:pPr>
        <w:spacing w:line="480" w:lineRule="auto"/>
        <w:rPr>
          <w:rFonts w:ascii="Arial" w:hAnsi="Arial" w:cs="Arial"/>
          <w:b/>
          <w:sz w:val="24"/>
          <w:szCs w:val="24"/>
        </w:rPr>
      </w:pPr>
      <w:r w:rsidRPr="009D5AA6">
        <w:rPr>
          <w:rFonts w:ascii="Arial" w:hAnsi="Arial" w:cs="Arial"/>
          <w:b/>
          <w:sz w:val="24"/>
          <w:szCs w:val="24"/>
        </w:rPr>
        <w:t xml:space="preserve">Title: </w:t>
      </w:r>
      <w:r w:rsidR="00D6576F" w:rsidRPr="009D5AA6">
        <w:rPr>
          <w:rFonts w:ascii="Arial" w:hAnsi="Arial" w:cs="Arial"/>
          <w:b/>
          <w:sz w:val="24"/>
          <w:szCs w:val="24"/>
        </w:rPr>
        <w:t xml:space="preserve">How well do bird atlas reporting rates reflect bird densities? </w:t>
      </w:r>
      <w:r w:rsidR="007F1EA9" w:rsidRPr="009D5AA6">
        <w:rPr>
          <w:rFonts w:ascii="Arial" w:hAnsi="Arial" w:cs="Arial"/>
          <w:b/>
          <w:sz w:val="24"/>
          <w:szCs w:val="24"/>
        </w:rPr>
        <w:t>C</w:t>
      </w:r>
      <w:r w:rsidR="00D6576F" w:rsidRPr="009D5AA6">
        <w:rPr>
          <w:rFonts w:ascii="Arial" w:hAnsi="Arial" w:cs="Arial"/>
          <w:b/>
          <w:sz w:val="24"/>
          <w:szCs w:val="24"/>
        </w:rPr>
        <w:t>orrelat</w:t>
      </w:r>
      <w:r w:rsidR="00551F42">
        <w:rPr>
          <w:rFonts w:ascii="Arial" w:hAnsi="Arial" w:cs="Arial"/>
          <w:b/>
          <w:sz w:val="24"/>
          <w:szCs w:val="24"/>
        </w:rPr>
        <w:t>e</w:t>
      </w:r>
      <w:r w:rsidR="00D6576F" w:rsidRPr="009D5AA6">
        <w:rPr>
          <w:rFonts w:ascii="Arial" w:hAnsi="Arial" w:cs="Arial"/>
          <w:b/>
          <w:sz w:val="24"/>
          <w:szCs w:val="24"/>
        </w:rPr>
        <w:t xml:space="preserve">s of detection from </w:t>
      </w:r>
      <w:r w:rsidR="00CD05A0" w:rsidRPr="009D5AA6">
        <w:rPr>
          <w:rFonts w:ascii="Arial" w:hAnsi="Arial" w:cs="Arial"/>
          <w:b/>
          <w:sz w:val="24"/>
          <w:szCs w:val="24"/>
        </w:rPr>
        <w:t>the Fynbos biome, South Africa</w:t>
      </w:r>
      <w:r w:rsidR="00EC5DB2" w:rsidRPr="009D5AA6">
        <w:rPr>
          <w:rFonts w:ascii="Arial" w:hAnsi="Arial" w:cs="Arial"/>
          <w:b/>
          <w:sz w:val="24"/>
          <w:szCs w:val="24"/>
        </w:rPr>
        <w:t>, with application</w:t>
      </w:r>
      <w:r w:rsidR="00551F42">
        <w:rPr>
          <w:rFonts w:ascii="Arial" w:hAnsi="Arial" w:cs="Arial"/>
          <w:b/>
          <w:sz w:val="24"/>
          <w:szCs w:val="24"/>
        </w:rPr>
        <w:t>s</w:t>
      </w:r>
      <w:r w:rsidR="00EC5DB2" w:rsidRPr="009D5AA6">
        <w:rPr>
          <w:rFonts w:ascii="Arial" w:hAnsi="Arial" w:cs="Arial"/>
          <w:b/>
          <w:sz w:val="24"/>
          <w:szCs w:val="24"/>
        </w:rPr>
        <w:t xml:space="preserve"> </w:t>
      </w:r>
      <w:r w:rsidR="00ED315A" w:rsidRPr="009D5AA6">
        <w:rPr>
          <w:rFonts w:ascii="Arial" w:hAnsi="Arial" w:cs="Arial"/>
          <w:b/>
          <w:sz w:val="24"/>
          <w:szCs w:val="24"/>
        </w:rPr>
        <w:t xml:space="preserve">for </w:t>
      </w:r>
      <w:r w:rsidR="00176CDE" w:rsidRPr="009D5AA6">
        <w:rPr>
          <w:rFonts w:ascii="Arial" w:hAnsi="Arial" w:cs="Arial"/>
          <w:b/>
          <w:sz w:val="24"/>
          <w:szCs w:val="24"/>
        </w:rPr>
        <w:t>population</w:t>
      </w:r>
      <w:r w:rsidR="00EC5DB2" w:rsidRPr="009D5AA6">
        <w:rPr>
          <w:rFonts w:ascii="Arial" w:hAnsi="Arial" w:cs="Arial"/>
          <w:b/>
          <w:sz w:val="24"/>
          <w:szCs w:val="24"/>
        </w:rPr>
        <w:t xml:space="preserve"> estimation.</w:t>
      </w:r>
    </w:p>
    <w:p w:rsidR="00DD248D" w:rsidRDefault="00DD248D" w:rsidP="004E6120">
      <w:pPr>
        <w:spacing w:line="480" w:lineRule="auto"/>
      </w:pPr>
      <w:r>
        <w:t>TOST-2016-0012.R1</w:t>
      </w:r>
    </w:p>
    <w:p w:rsidR="00534B6E" w:rsidRDefault="00A73DE3" w:rsidP="004E6120">
      <w:pPr>
        <w:spacing w:line="480" w:lineRule="auto"/>
      </w:pPr>
      <w:r>
        <w:t xml:space="preserve">Authors: </w:t>
      </w:r>
      <w:r w:rsidR="007C2D1F">
        <w:t>Alan T.K Lee</w:t>
      </w:r>
      <w:r w:rsidRPr="00A73DE3">
        <w:rPr>
          <w:vertAlign w:val="superscript"/>
        </w:rPr>
        <w:t>1, 2</w:t>
      </w:r>
      <w:r w:rsidRPr="00A73DE3">
        <w:t>*</w:t>
      </w:r>
      <w:r w:rsidR="007C2D1F">
        <w:t xml:space="preserve"> and</w:t>
      </w:r>
      <w:r w:rsidR="00534B6E">
        <w:t xml:space="preserve"> </w:t>
      </w:r>
      <w:r w:rsidR="007C2D1F">
        <w:t>Phoebe Barnard</w:t>
      </w:r>
      <w:r w:rsidRPr="00A73DE3">
        <w:rPr>
          <w:vertAlign w:val="superscript"/>
        </w:rPr>
        <w:t>1, 2</w:t>
      </w:r>
    </w:p>
    <w:p w:rsidR="00A73DE3" w:rsidRDefault="00A73DE3" w:rsidP="004E6120">
      <w:pPr>
        <w:spacing w:line="480" w:lineRule="auto"/>
      </w:pPr>
      <w:r>
        <w:rPr>
          <w:vertAlign w:val="superscript"/>
        </w:rPr>
        <w:t>1</w:t>
      </w:r>
      <w:r>
        <w:t xml:space="preserve"> Kirstenbosch Research Centre, South African National Biodiversity Institute, Claremont,</w:t>
      </w:r>
    </w:p>
    <w:p w:rsidR="00A73DE3" w:rsidRDefault="00A73DE3" w:rsidP="004E6120">
      <w:pPr>
        <w:spacing w:line="480" w:lineRule="auto"/>
      </w:pPr>
      <w:r>
        <w:t>Cape Town, South Africa</w:t>
      </w:r>
    </w:p>
    <w:p w:rsidR="00A73DE3" w:rsidRDefault="00A73DE3" w:rsidP="004E6120">
      <w:pPr>
        <w:spacing w:line="480" w:lineRule="auto"/>
      </w:pPr>
      <w:r>
        <w:rPr>
          <w:vertAlign w:val="superscript"/>
        </w:rPr>
        <w:t>2</w:t>
      </w:r>
      <w:r>
        <w:t xml:space="preserve"> Percy FitzPatrick Institute of African Ornithology, DST–NRF Centre of Excellence,</w:t>
      </w:r>
    </w:p>
    <w:p w:rsidR="00A73DE3" w:rsidRDefault="00A73DE3" w:rsidP="004E6120">
      <w:pPr>
        <w:spacing w:line="480" w:lineRule="auto"/>
      </w:pPr>
      <w:r>
        <w:t>University of Cape Town, Cape Town, South Africa</w:t>
      </w:r>
    </w:p>
    <w:p w:rsidR="00A73DE3" w:rsidRDefault="00A73DE3" w:rsidP="004E6120">
      <w:pPr>
        <w:spacing w:line="480" w:lineRule="auto"/>
      </w:pPr>
      <w:r w:rsidRPr="00A73DE3">
        <w:t>* Corresponding author</w:t>
      </w:r>
    </w:p>
    <w:p w:rsidR="00A73DE3" w:rsidRDefault="00A73DE3" w:rsidP="004E6120">
      <w:pPr>
        <w:spacing w:line="480" w:lineRule="auto"/>
      </w:pPr>
      <w:r>
        <w:t>alan.tk.lee@googlemail.com</w:t>
      </w:r>
    </w:p>
    <w:p w:rsidR="00534B6E" w:rsidRPr="009D5AA6" w:rsidRDefault="009D5AA6" w:rsidP="004E6120">
      <w:pPr>
        <w:pStyle w:val="Heading1"/>
        <w:spacing w:line="480" w:lineRule="auto"/>
        <w:rPr>
          <w:rFonts w:ascii="Arial" w:hAnsi="Arial" w:cs="Arial"/>
          <w:b/>
          <w:color w:val="auto"/>
          <w:sz w:val="24"/>
          <w:szCs w:val="24"/>
        </w:rPr>
      </w:pPr>
      <w:r w:rsidRPr="009D5AA6">
        <w:rPr>
          <w:rFonts w:ascii="Arial" w:hAnsi="Arial" w:cs="Arial"/>
          <w:b/>
          <w:color w:val="auto"/>
          <w:sz w:val="24"/>
          <w:szCs w:val="24"/>
        </w:rPr>
        <w:t>Abstract</w:t>
      </w:r>
    </w:p>
    <w:p w:rsidR="006A063A" w:rsidRDefault="006A063A" w:rsidP="004E6120">
      <w:pPr>
        <w:spacing w:line="480" w:lineRule="auto"/>
      </w:pPr>
    </w:p>
    <w:p w:rsidR="00C91F0D" w:rsidRPr="006A063A" w:rsidRDefault="00C91F0D" w:rsidP="00C91F0D">
      <w:pPr>
        <w:spacing w:line="480" w:lineRule="auto"/>
      </w:pPr>
      <w:r>
        <w:t xml:space="preserve">Relationships between true population densities and reporting indices from atlas data are important for the calculation of population sizes, though these relationships are remarkably little-known and likely confounded by issues of detection. We examine issues of detection for a single observer point count survey across the Fynbos biome in South Africa. We created an index of relative abundance comparable to atlas reporting rate and calculated detection coefficients for each species. We explore various models that explain relative abundance as a function of detection covariates e.g. mass, colour, group size, vocal behaviour and density. Density was consistently included across models and the best predictor when used alone in a validation exercise. We then calculated for the citizen science South African Bird Atlas Project2 (SABAP2) mean reporting rates. A model of species’ reporting rates as determined by density for this set of birds suggested the correlation between atlas reporting rates and density estimates was weak, with species capable of using modified habitats exhibiting higher reporting rates than expected from the density estimates. There was a positive </w:t>
      </w:r>
      <w:r>
        <w:lastRenderedPageBreak/>
        <w:t xml:space="preserve">correlation between bird density and reporting rates corrected for by species mass. We use this relationship to calculate densities for the Fynbos bird species and compare results to published data. </w:t>
      </w:r>
    </w:p>
    <w:p w:rsidR="00C91F0D" w:rsidRDefault="00C91F0D" w:rsidP="00C91F0D"/>
    <w:p w:rsidR="006D689C" w:rsidRPr="009D5AA6" w:rsidRDefault="006D689C" w:rsidP="004E6120">
      <w:pPr>
        <w:pStyle w:val="Heading1"/>
        <w:spacing w:line="480" w:lineRule="auto"/>
        <w:rPr>
          <w:rFonts w:ascii="Arial" w:hAnsi="Arial" w:cs="Arial"/>
          <w:b/>
          <w:color w:val="auto"/>
          <w:sz w:val="24"/>
          <w:szCs w:val="24"/>
        </w:rPr>
      </w:pPr>
      <w:r w:rsidRPr="009D5AA6">
        <w:rPr>
          <w:rFonts w:ascii="Arial" w:hAnsi="Arial" w:cs="Arial"/>
          <w:b/>
          <w:color w:val="auto"/>
          <w:sz w:val="24"/>
          <w:szCs w:val="24"/>
        </w:rPr>
        <w:t>Introduction</w:t>
      </w:r>
    </w:p>
    <w:p w:rsidR="006A063A" w:rsidRDefault="006A063A" w:rsidP="004E6120">
      <w:pPr>
        <w:spacing w:line="480" w:lineRule="auto"/>
      </w:pPr>
    </w:p>
    <w:p w:rsidR="006A063A" w:rsidRDefault="006A063A" w:rsidP="004E6120">
      <w:pPr>
        <w:spacing w:line="480" w:lineRule="auto"/>
      </w:pPr>
      <w:r>
        <w:t xml:space="preserve">Population estimates are required to ensure robust decisions on the conservation status of any species </w:t>
      </w:r>
      <w:r>
        <w:fldChar w:fldCharType="begin"/>
      </w:r>
      <w:r w:rsidR="007D52B0">
        <w:instrText xml:space="preserve"> ADDIN EN.CITE &lt;EndNote&gt;&lt;Cite&gt;&lt;Author&gt;IUCN Standards and Petitions Subcommittee&lt;/Author&gt;&lt;Year&gt;2014&lt;/Year&gt;&lt;RecNum&gt;331&lt;/RecNum&gt;&lt;DisplayText&gt;(IUCN Standards and Petitions Subcommittee 2014)&lt;/DisplayText&gt;&lt;record&gt;&lt;rec-number&gt;331&lt;/rec-number&gt;&lt;foreign-keys&gt;&lt;key app="EN" db-id="ps2rxtae5v2598eaf9apxrt4ata0sz5tt22x" timestamp="1421219687"&gt;331&lt;/key&gt;&lt;/foreign-keys&gt;&lt;ref-type name="Book"&gt;6&lt;/ref-type&gt;&lt;contributors&gt;&lt;authors&gt;&lt;author&gt;IUCN Standards and Petitions Subcommittee, &lt;/author&gt;&lt;/authors&gt;&lt;/contributors&gt;&lt;titles&gt;&lt;title&gt;Guidelines for Using the IUCN Red List Categories and Criteria. Version 11. Prepared by the Standards and Petitions Subcommittee. Downloadable from http://www.iucnredlist.org/documents/RedListGuidelines.pdf.&lt;/title&gt;&lt;/titles&gt;&lt;dates&gt;&lt;year&gt;2014&lt;/year&gt;&lt;/dates&gt;&lt;urls&gt;&lt;related-urls&gt;&lt;url&gt;http://jr.iucnredlist.org/documents/RedListGuidelines.pdf&lt;/url&gt;&lt;/related-urls&gt;&lt;/urls&gt;&lt;access-date&gt;14 January 15&lt;/access-date&gt;&lt;/record&gt;&lt;/Cite&gt;&lt;/EndNote&gt;</w:instrText>
      </w:r>
      <w:r>
        <w:fldChar w:fldCharType="separate"/>
      </w:r>
      <w:r w:rsidR="007D52B0">
        <w:rPr>
          <w:noProof/>
        </w:rPr>
        <w:t>(</w:t>
      </w:r>
      <w:hyperlink w:anchor="_ENREF_19" w:tooltip="IUCN Standards and Petitions Subcommittee, 2014 #331" w:history="1">
        <w:r w:rsidR="00C91F0D">
          <w:rPr>
            <w:noProof/>
          </w:rPr>
          <w:t>IUCN Standards and Petitions Subcommittee 2014</w:t>
        </w:r>
      </w:hyperlink>
      <w:r w:rsidR="007D52B0">
        <w:rPr>
          <w:noProof/>
        </w:rPr>
        <w:t>)</w:t>
      </w:r>
      <w:r>
        <w:fldChar w:fldCharType="end"/>
      </w:r>
      <w:r>
        <w:t xml:space="preserve"> and a requirement for conservation or other management plans </w:t>
      </w:r>
      <w:r>
        <w:fldChar w:fldCharType="begin"/>
      </w:r>
      <w:r w:rsidR="007D52B0">
        <w:instrText xml:space="preserve"> ADDIN EN.CITE &lt;EndNote&gt;&lt;Cite&gt;&lt;Author&gt;Lebreton&lt;/Author&gt;&lt;Year&gt;1991&lt;/Year&gt;&lt;RecNum&gt;394&lt;/RecNum&gt;&lt;DisplayText&gt;(Lebreton and Clobert 1991)&lt;/DisplayText&gt;&lt;record&gt;&lt;rec-number&gt;394&lt;/rec-number&gt;&lt;foreign-keys&gt;&lt;key app="EN" db-id="ps2rxtae5v2598eaf9apxrt4ata0sz5tt22x" timestamp="1430895202"&gt;394&lt;/key&gt;&lt;/foreign-keys&gt;&lt;ref-type name="Journal Article"&gt;17&lt;/ref-type&gt;&lt;contributors&gt;&lt;authors&gt;&lt;author&gt;Lebreton, JD&lt;/author&gt;&lt;author&gt;Clobert, J&lt;/author&gt;&lt;/authors&gt;&lt;/contributors&gt;&lt;titles&gt;&lt;title&gt;Bird population dynamics, management, and conservation: the role of mathematical modelling&lt;/title&gt;&lt;secondary-title&gt;Bird population studies&lt;/secondary-title&gt;&lt;/titles&gt;&lt;periodical&gt;&lt;full-title&gt;Bird population studies&lt;/full-title&gt;&lt;/periodical&gt;&lt;pages&gt;105-125&lt;/pages&gt;&lt;dates&gt;&lt;year&gt;1991&lt;/year&gt;&lt;/dates&gt;&lt;urls&gt;&lt;/urls&gt;&lt;/record&gt;&lt;/Cite&gt;&lt;/EndNote&gt;</w:instrText>
      </w:r>
      <w:r>
        <w:fldChar w:fldCharType="separate"/>
      </w:r>
      <w:r w:rsidR="007D52B0">
        <w:rPr>
          <w:noProof/>
        </w:rPr>
        <w:t>(</w:t>
      </w:r>
      <w:hyperlink w:anchor="_ENREF_21" w:tooltip="Lebreton, 1991 #394" w:history="1">
        <w:r w:rsidR="00C91F0D">
          <w:rPr>
            <w:noProof/>
          </w:rPr>
          <w:t>Lebreton and Clobert 1991</w:t>
        </w:r>
      </w:hyperlink>
      <w:r w:rsidR="007D52B0">
        <w:rPr>
          <w:noProof/>
        </w:rPr>
        <w:t>)</w:t>
      </w:r>
      <w:r>
        <w:fldChar w:fldCharType="end"/>
      </w:r>
      <w:r>
        <w:t xml:space="preserve">. Obtaining </w:t>
      </w:r>
      <w:r w:rsidR="00A4234E">
        <w:t>population estimates</w:t>
      </w:r>
      <w:r>
        <w:t xml:space="preserve"> for species with large ranges or for scarce species is often difficult. Furthermore, density estimates or population surveys are often confounded by issues of detectability </w:t>
      </w:r>
      <w:r>
        <w:fldChar w:fldCharType="begin"/>
      </w:r>
      <w:r w:rsidR="00ED2EB0">
        <w:instrText xml:space="preserve"> ADDIN EN.CITE &lt;EndNote&gt;&lt;Cite&gt;&lt;Author&gt;Rosenstock&lt;/Author&gt;&lt;Year&gt;2002&lt;/Year&gt;&lt;RecNum&gt;393&lt;/RecNum&gt;&lt;DisplayText&gt;(Pollock, et al. 2004, Rosenstock, et al. 2002)&lt;/DisplayText&gt;&lt;record&gt;&lt;rec-number&gt;393&lt;/rec-number&gt;&lt;foreign-keys&gt;&lt;key app="EN" db-id="ps2rxtae5v2598eaf9apxrt4ata0sz5tt22x" timestamp="1430894992"&gt;393&lt;/key&gt;&lt;/foreign-keys&gt;&lt;ref-type name="Journal Article"&gt;17&lt;/ref-type&gt;&lt;contributors&gt;&lt;authors&gt;&lt;author&gt;Rosenstock, Steven S&lt;/author&gt;&lt;author&gt;Anderson, David R&lt;/author&gt;&lt;author&gt;Giesen, Kenneth M&lt;/author&gt;&lt;author&gt;Leukering, Tony&lt;/author&gt;&lt;author&gt;Carter, Michael F&lt;/author&gt;&lt;author&gt;Thompson III, F&lt;/author&gt;&lt;/authors&gt;&lt;/contributors&gt;&lt;titles&gt;&lt;title&gt;Landbird counting techniques: current practices and an alternative&lt;/title&gt;&lt;secondary-title&gt;The Auk&lt;/secondary-title&gt;&lt;/titles&gt;&lt;periodical&gt;&lt;full-title&gt;The Auk&lt;/full-title&gt;&lt;/periodical&gt;&lt;pages&gt;46-53&lt;/pages&gt;&lt;volume&gt;119&lt;/volume&gt;&lt;number&gt;1&lt;/number&gt;&lt;dates&gt;&lt;year&gt;2002&lt;/year&gt;&lt;/dates&gt;&lt;isbn&gt;1938-4254&lt;/isbn&gt;&lt;urls&gt;&lt;/urls&gt;&lt;/record&gt;&lt;/Cite&gt;&lt;Cite&gt;&lt;Author&gt;Pollock&lt;/Author&gt;&lt;Year&gt;2004&lt;/Year&gt;&lt;RecNum&gt;396&lt;/RecNum&gt;&lt;record&gt;&lt;rec-number&gt;396&lt;/rec-number&gt;&lt;foreign-keys&gt;&lt;key app="EN" db-id="ps2rxtae5v2598eaf9apxrt4ata0sz5tt22x" timestamp="1430895613"&gt;396&lt;/key&gt;&lt;/foreign-keys&gt;&lt;ref-type name="Book Section"&gt;5&lt;/ref-type&gt;&lt;contributors&gt;&lt;authors&gt;&lt;author&gt;Pollock, Kenneth H&lt;/author&gt;&lt;author&gt;Marsh, Helene&lt;/author&gt;&lt;author&gt;Bailey, Larissa L&lt;/author&gt;&lt;author&gt;Farnsworth, George L&lt;/author&gt;&lt;author&gt;Simons, Theodore R&lt;/author&gt;&lt;author&gt;Alldredge, Mathew W&lt;/author&gt;&lt;/authors&gt;&lt;secondary-authors&gt;&lt;author&gt;William L. Thompson&lt;/author&gt;&lt;/secondary-authors&gt;&lt;/contributors&gt;&lt;titles&gt;&lt;title&gt;Separating components of detection probability in abundance estimation: an overview with diverse examples&lt;/title&gt;&lt;secondary-title&gt;Sampling rare or elusive species&lt;/secondary-title&gt;&lt;/titles&gt;&lt;pages&gt;43-58&lt;/pages&gt;&lt;dates&gt;&lt;year&gt;2004&lt;/year&gt;&lt;/dates&gt;&lt;pub-location&gt;London&lt;/pub-location&gt;&lt;publisher&gt;Island Press&lt;/publisher&gt;&lt;isbn&gt;1559634502&lt;/isbn&gt;&lt;urls&gt;&lt;/urls&gt;&lt;/record&gt;&lt;/Cite&gt;&lt;/EndNote&gt;</w:instrText>
      </w:r>
      <w:r>
        <w:fldChar w:fldCharType="separate"/>
      </w:r>
      <w:r w:rsidR="00ED2EB0">
        <w:rPr>
          <w:noProof/>
        </w:rPr>
        <w:t>(</w:t>
      </w:r>
      <w:hyperlink w:anchor="_ENREF_28" w:tooltip="Pollock, 2004 #396" w:history="1">
        <w:r w:rsidR="00C91F0D">
          <w:rPr>
            <w:noProof/>
          </w:rPr>
          <w:t>Pollock, et al. 2004</w:t>
        </w:r>
      </w:hyperlink>
      <w:r w:rsidR="00ED2EB0">
        <w:rPr>
          <w:noProof/>
        </w:rPr>
        <w:t xml:space="preserve">, </w:t>
      </w:r>
      <w:hyperlink w:anchor="_ENREF_30" w:tooltip="Rosenstock, 2002 #393" w:history="1">
        <w:r w:rsidR="00C91F0D">
          <w:rPr>
            <w:noProof/>
          </w:rPr>
          <w:t>Rosenstock, et al. 2002</w:t>
        </w:r>
      </w:hyperlink>
      <w:r w:rsidR="00ED2EB0">
        <w:rPr>
          <w:noProof/>
        </w:rPr>
        <w:t>)</w:t>
      </w:r>
      <w:r>
        <w:fldChar w:fldCharType="end"/>
      </w:r>
      <w:r>
        <w:t xml:space="preserve">. </w:t>
      </w:r>
    </w:p>
    <w:p w:rsidR="00587246" w:rsidRPr="009C5C46" w:rsidRDefault="009C5C46" w:rsidP="009D5AA6">
      <w:pPr>
        <w:spacing w:line="480" w:lineRule="auto"/>
        <w:ind w:firstLine="720"/>
      </w:pPr>
      <w:r>
        <w:t xml:space="preserve">Estimation of a species’ population depends on the probability of detection under a particular sampling regime: if only </w:t>
      </w:r>
      <w:r w:rsidR="00551F42">
        <w:t xml:space="preserve">those </w:t>
      </w:r>
      <w:r>
        <w:t>animals available to be counted are sampled</w:t>
      </w:r>
      <w:r w:rsidR="00551F42">
        <w:t>,</w:t>
      </w:r>
      <w:r>
        <w:t xml:space="preserve"> </w:t>
      </w:r>
      <w:r w:rsidR="00107664">
        <w:t>without taking into account detection function which account</w:t>
      </w:r>
      <w:r w:rsidR="00BB36A3">
        <w:t>s</w:t>
      </w:r>
      <w:r w:rsidR="00107664">
        <w:t xml:space="preserve"> for the missed portion of the population</w:t>
      </w:r>
      <w:r w:rsidR="00551F42">
        <w:t>,</w:t>
      </w:r>
      <w:r w:rsidR="00107664">
        <w:t xml:space="preserve"> </w:t>
      </w:r>
      <w:r>
        <w:t xml:space="preserve">then the </w:t>
      </w:r>
      <w:r w:rsidR="00107664">
        <w:t>resulting abundance</w:t>
      </w:r>
      <w:r>
        <w:t xml:space="preserve"> estimate is only </w:t>
      </w:r>
      <w:r w:rsidR="00551F42">
        <w:t>of</w:t>
      </w:r>
      <w:r>
        <w:t xml:space="preserve"> that population of available animals. Within a set of species there are many variables that </w:t>
      </w:r>
      <w:r w:rsidR="00107664">
        <w:t xml:space="preserve">may </w:t>
      </w:r>
      <w:r w:rsidR="00551F42">
        <w:t xml:space="preserve">contribute to the variation between </w:t>
      </w:r>
      <w:r w:rsidR="00107664">
        <w:t xml:space="preserve">abundance estimates that do not use a detection function. It is likely that larger species will be detected more frequently than smaller species; larger groups are more likely to be detected than smaller groups; more vocal species are more likely to be detected than quiet species; and species more tolerant of humans are more likely to be detected than those that flee at larger distances from humans. Within a set of species it may be possible to model the degree to which these factors influence abundance estimates, and so correct for them accordingly in surveys that cannot explicitly account for that proportion of the population unavailable for counting. </w:t>
      </w:r>
      <w:r w:rsidR="00C91F0D">
        <w:t>S</w:t>
      </w:r>
      <w:r w:rsidR="00107664">
        <w:t xml:space="preserve">ummary statistics of relative abundance, e.g. </w:t>
      </w:r>
      <w:r w:rsidR="00C91F0D">
        <w:t xml:space="preserve">from </w:t>
      </w:r>
      <w:r w:rsidR="00107664">
        <w:t xml:space="preserve">some </w:t>
      </w:r>
      <w:r w:rsidR="00695150">
        <w:t xml:space="preserve">bird </w:t>
      </w:r>
      <w:r w:rsidR="00107664">
        <w:t xml:space="preserve">atlas projects, </w:t>
      </w:r>
      <w:r w:rsidR="00C91F0D">
        <w:t>need to be modified by</w:t>
      </w:r>
      <w:r w:rsidR="00107664">
        <w:t xml:space="preserve"> </w:t>
      </w:r>
      <w:r w:rsidR="00695150">
        <w:t xml:space="preserve">methods that account for non-detection </w:t>
      </w:r>
      <w:r w:rsidR="00C91F0D">
        <w:t>in order to be more useful</w:t>
      </w:r>
      <w:r w:rsidR="00107664">
        <w:t xml:space="preserve">. </w:t>
      </w:r>
    </w:p>
    <w:p w:rsidR="006A063A" w:rsidRDefault="006A063A" w:rsidP="009D5AA6">
      <w:pPr>
        <w:spacing w:line="480" w:lineRule="auto"/>
        <w:ind w:firstLine="720"/>
      </w:pPr>
      <w:r>
        <w:lastRenderedPageBreak/>
        <w:t xml:space="preserve">Large scale-geographical datasets are becoming increasingly common as a result of citizen science projects. Translating population indices from these datasets into population metrics can be difficult </w:t>
      </w:r>
      <w:r>
        <w:fldChar w:fldCharType="begin"/>
      </w:r>
      <w:r w:rsidR="00ED2EB0">
        <w:instrText xml:space="preserve"> ADDIN EN.CITE &lt;EndNote&gt;&lt;Cite&gt;&lt;Author&gt;Dickinson&lt;/Author&gt;&lt;Year&gt;2010&lt;/Year&gt;&lt;RecNum&gt;395&lt;/RecNum&gt;&lt;DisplayText&gt;(Dickinson, et al. 2010)&lt;/DisplayText&gt;&lt;record&gt;&lt;rec-number&gt;395&lt;/rec-number&gt;&lt;foreign-keys&gt;&lt;key app="EN" db-id="ps2rxtae5v2598eaf9apxrt4ata0sz5tt22x" timestamp="1430895268"&gt;395&lt;/key&gt;&lt;/foreign-keys&gt;&lt;ref-type name="Journal Article"&gt;17&lt;/ref-type&gt;&lt;contributors&gt;&lt;authors&gt;&lt;author&gt;Dickinson, Janis L&lt;/author&gt;&lt;author&gt;Zuckerberg, Benjamin&lt;/author&gt;&lt;author&gt;Bonter, David N&lt;/author&gt;&lt;/authors&gt;&lt;/contributors&gt;&lt;titles&gt;&lt;title&gt;Citizen science as an ecological research tool: challenges and benefits&lt;/title&gt;&lt;secondary-title&gt;Annual review of ecology, evolution, and systematics&lt;/secondary-title&gt;&lt;/titles&gt;&lt;periodical&gt;&lt;full-title&gt;Annual Review of Ecology, Evolution, and Systematics&lt;/full-title&gt;&lt;/periodical&gt;&lt;pages&gt;149-172&lt;/pages&gt;&lt;volume&gt;41&lt;/volume&gt;&lt;dates&gt;&lt;year&gt;2010&lt;/year&gt;&lt;/dates&gt;&lt;isbn&gt;1543-592X&lt;/isbn&gt;&lt;urls&gt;&lt;/urls&gt;&lt;/record&gt;&lt;/Cite&gt;&lt;/EndNote&gt;</w:instrText>
      </w:r>
      <w:r>
        <w:fldChar w:fldCharType="separate"/>
      </w:r>
      <w:r w:rsidR="00ED2EB0">
        <w:rPr>
          <w:noProof/>
        </w:rPr>
        <w:t>(</w:t>
      </w:r>
      <w:hyperlink w:anchor="_ENREF_11" w:tooltip="Dickinson, 2010 #395" w:history="1">
        <w:r w:rsidR="00C91F0D">
          <w:rPr>
            <w:noProof/>
          </w:rPr>
          <w:t>Dickinson, et al. 2010</w:t>
        </w:r>
      </w:hyperlink>
      <w:r w:rsidR="00ED2EB0">
        <w:rPr>
          <w:noProof/>
        </w:rPr>
        <w:t>)</w:t>
      </w:r>
      <w:r>
        <w:fldChar w:fldCharType="end"/>
      </w:r>
      <w:r>
        <w:t xml:space="preserve">. Observational data reflect both the underlying biological process and the observation process </w:t>
      </w:r>
      <w:r>
        <w:fldChar w:fldCharType="begin"/>
      </w:r>
      <w:r w:rsidR="00ED2EB0">
        <w:instrText xml:space="preserve"> ADDIN EN.CITE &lt;EndNote&gt;&lt;Cite&gt;&lt;Author&gt;Williams&lt;/Author&gt;&lt;Year&gt;2002&lt;/Year&gt;&lt;RecNum&gt;408&lt;/RecNum&gt;&lt;DisplayText&gt;(Williams, et al. 2002)&lt;/DisplayText&gt;&lt;record&gt;&lt;rec-number&gt;408&lt;/rec-number&gt;&lt;foreign-keys&gt;&lt;key app="EN" db-id="ps2rxtae5v2598eaf9apxrt4ata0sz5tt22x" timestamp="1432372951"&gt;408&lt;/key&gt;&lt;/foreign-keys&gt;&lt;ref-type name="Book"&gt;6&lt;/ref-type&gt;&lt;contributors&gt;&lt;authors&gt;&lt;author&gt;Williams, Byron K&lt;/author&gt;&lt;author&gt;Nichols, James D&lt;/author&gt;&lt;author&gt;Conroy, Michael J&lt;/author&gt;&lt;/authors&gt;&lt;/contributors&gt;&lt;titles&gt;&lt;title&gt;Analysis and management of animal populations&lt;/title&gt;&lt;/titles&gt;&lt;dates&gt;&lt;year&gt;2002&lt;/year&gt;&lt;/dates&gt;&lt;publisher&gt;Academic Press&lt;/publisher&gt;&lt;isbn&gt;0080574726&lt;/isbn&gt;&lt;urls&gt;&lt;/urls&gt;&lt;/record&gt;&lt;/Cite&gt;&lt;/EndNote&gt;</w:instrText>
      </w:r>
      <w:r>
        <w:fldChar w:fldCharType="separate"/>
      </w:r>
      <w:r w:rsidR="00ED2EB0">
        <w:rPr>
          <w:noProof/>
        </w:rPr>
        <w:t>(</w:t>
      </w:r>
      <w:hyperlink w:anchor="_ENREF_36" w:tooltip="Williams, 2002 #408" w:history="1">
        <w:r w:rsidR="00C91F0D">
          <w:rPr>
            <w:noProof/>
          </w:rPr>
          <w:t>Williams, et al. 2002</w:t>
        </w:r>
      </w:hyperlink>
      <w:r w:rsidR="00ED2EB0">
        <w:rPr>
          <w:noProof/>
        </w:rPr>
        <w:t>)</w:t>
      </w:r>
      <w:r>
        <w:fldChar w:fldCharType="end"/>
      </w:r>
      <w:r>
        <w:t xml:space="preserve"> and resulting population estimates can be imprecise because of the observation process </w:t>
      </w:r>
      <w:r>
        <w:fldChar w:fldCharType="begin"/>
      </w:r>
      <w:r w:rsidR="007D52B0">
        <w:instrText xml:space="preserve"> ADDIN EN.CITE &lt;EndNote&gt;&lt;Cite&gt;&lt;Author&gt;Kéry&lt;/Author&gt;&lt;Year&gt;2011&lt;/Year&gt;&lt;RecNum&gt;409&lt;/RecNum&gt;&lt;DisplayText&gt;(Kéry 2011)&lt;/DisplayText&gt;&lt;record&gt;&lt;rec-number&gt;409&lt;/rec-number&gt;&lt;foreign-keys&gt;&lt;key app="EN" db-id="ps2rxtae5v2598eaf9apxrt4ata0sz5tt22x" timestamp="1432373017"&gt;409&lt;/key&gt;&lt;/foreign-keys&gt;&lt;ref-type name="Journal Article"&gt;17&lt;/ref-type&gt;&lt;contributors&gt;&lt;authors&gt;&lt;author&gt;Kéry, Marc&lt;/author&gt;&lt;/authors&gt;&lt;/contributors&gt;&lt;titles&gt;&lt;title&gt;Towards the modelling of true species distributions&lt;/title&gt;&lt;secondary-title&gt;Journal of Biogeography&lt;/secondary-title&gt;&lt;/titles&gt;&lt;periodical&gt;&lt;full-title&gt;Journal of Biogeography&lt;/full-title&gt;&lt;/periodical&gt;&lt;pages&gt;617-618&lt;/pages&gt;&lt;volume&gt;38&lt;/volume&gt;&lt;number&gt;4&lt;/number&gt;&lt;dates&gt;&lt;year&gt;2011&lt;/year&gt;&lt;/dates&gt;&lt;isbn&gt;1365-2699&lt;/isbn&gt;&lt;urls&gt;&lt;/urls&gt;&lt;/record&gt;&lt;/Cite&gt;&lt;/EndNote&gt;</w:instrText>
      </w:r>
      <w:r>
        <w:fldChar w:fldCharType="separate"/>
      </w:r>
      <w:r w:rsidR="007D52B0">
        <w:rPr>
          <w:noProof/>
        </w:rPr>
        <w:t>(</w:t>
      </w:r>
      <w:hyperlink w:anchor="_ENREF_20" w:tooltip="Kéry, 2011 #409" w:history="1">
        <w:r w:rsidR="00C91F0D">
          <w:rPr>
            <w:noProof/>
          </w:rPr>
          <w:t>Kéry 2011</w:t>
        </w:r>
      </w:hyperlink>
      <w:r w:rsidR="007D52B0">
        <w:rPr>
          <w:noProof/>
        </w:rPr>
        <w:t>)</w:t>
      </w:r>
      <w:r>
        <w:fldChar w:fldCharType="end"/>
      </w:r>
      <w:r>
        <w:t xml:space="preserve">. Understanding factors leading to observation bias may help improve population estimates from these datasets. </w:t>
      </w:r>
    </w:p>
    <w:p w:rsidR="006A063A" w:rsidRDefault="006A063A" w:rsidP="009D5AA6">
      <w:pPr>
        <w:spacing w:line="480" w:lineRule="auto"/>
        <w:ind w:firstLine="720"/>
      </w:pPr>
      <w:r w:rsidRPr="005979C3">
        <w:t>The South</w:t>
      </w:r>
      <w:r>
        <w:t>ern African Bird Atlas Project</w:t>
      </w:r>
      <w:r w:rsidRPr="005979C3">
        <w:t xml:space="preserve"> </w:t>
      </w:r>
      <w:r>
        <w:t xml:space="preserve">(SABAP) </w:t>
      </w:r>
      <w:r w:rsidRPr="005979C3">
        <w:t xml:space="preserve">is probably Africa’s largest citizen science biodiversity data collection project </w:t>
      </w:r>
      <w:r>
        <w:fldChar w:fldCharType="begin"/>
      </w:r>
      <w:r w:rsidR="00ED2EB0">
        <w:instrText xml:space="preserve"> ADDIN EN.CITE &lt;EndNote&gt;&lt;Cite&gt;&lt;Author&gt;Harrison&lt;/Author&gt;&lt;Year&gt;2008&lt;/Year&gt;&lt;RecNum&gt;392&lt;/RecNum&gt;&lt;DisplayText&gt;(Harrison, et al. 2008)&lt;/DisplayText&gt;&lt;record&gt;&lt;rec-number&gt;392&lt;/rec-number&gt;&lt;foreign-keys&gt;&lt;key app="EN" db-id="ps2rxtae5v2598eaf9apxrt4ata0sz5tt22x" timestamp="1430840262"&gt;392&lt;/key&gt;&lt;/foreign-keys&gt;&lt;ref-type name="Journal Article"&gt;17&lt;/ref-type&gt;&lt;contributors&gt;&lt;authors&gt;&lt;author&gt;Harrison, JA&lt;/author&gt;&lt;author&gt;Underhill, LG&lt;/author&gt;&lt;author&gt;Barnard, P&lt;/author&gt;&lt;/authors&gt;&lt;/contributors&gt;&lt;titles&gt;&lt;title&gt;The seminal legacy of the Southern African bird atlas project&lt;/title&gt;&lt;secondary-title&gt;South African Journal of Science&lt;/secondary-title&gt;&lt;/titles&gt;&lt;periodical&gt;&lt;full-title&gt;South African Journal of Science&lt;/full-title&gt;&lt;/periodical&gt;&lt;pages&gt;82-84&lt;/pages&gt;&lt;volume&gt;104&lt;/volume&gt;&lt;number&gt;3-4&lt;/number&gt;&lt;dates&gt;&lt;year&gt;2008&lt;/year&gt;&lt;/dates&gt;&lt;isbn&gt;0038-2353&lt;/isbn&gt;&lt;urls&gt;&lt;/urls&gt;&lt;/record&gt;&lt;/Cite&gt;&lt;/EndNote&gt;</w:instrText>
      </w:r>
      <w:r>
        <w:fldChar w:fldCharType="separate"/>
      </w:r>
      <w:r w:rsidR="00ED2EB0">
        <w:rPr>
          <w:noProof/>
        </w:rPr>
        <w:t>(</w:t>
      </w:r>
      <w:hyperlink w:anchor="_ENREF_17" w:tooltip="Harrison, 2008 #392" w:history="1">
        <w:r w:rsidR="00C91F0D">
          <w:rPr>
            <w:noProof/>
          </w:rPr>
          <w:t>Harrison, et al. 2008</w:t>
        </w:r>
      </w:hyperlink>
      <w:r w:rsidR="00ED2EB0">
        <w:rPr>
          <w:noProof/>
        </w:rPr>
        <w:t>)</w:t>
      </w:r>
      <w:r>
        <w:fldChar w:fldCharType="end"/>
      </w:r>
      <w:r>
        <w:t>,</w:t>
      </w:r>
      <w:r w:rsidRPr="005979C3">
        <w:t xml:space="preserve"> focusing on distribution and relative abundance of birds in up to six countries of southern Africa.  </w:t>
      </w:r>
      <w:r>
        <w:t>Resulting publications have</w:t>
      </w:r>
      <w:r w:rsidRPr="005979C3">
        <w:t xml:space="preserve"> provided a substantive basis for</w:t>
      </w:r>
      <w:r w:rsidR="00BB36A3">
        <w:t xml:space="preserve"> detailed conservation planning, </w:t>
      </w:r>
      <w:r w:rsidRPr="005979C3">
        <w:t>policy</w:t>
      </w:r>
      <w:r w:rsidR="00BB36A3">
        <w:t xml:space="preserve"> development and</w:t>
      </w:r>
      <w:r w:rsidRPr="005979C3">
        <w:t xml:space="preserve"> management in the region</w:t>
      </w:r>
      <w:r>
        <w:t xml:space="preserve"> </w:t>
      </w:r>
      <w:r>
        <w:fldChar w:fldCharType="begin"/>
      </w:r>
      <w:r w:rsidR="00C91F0D">
        <w:instrText xml:space="preserve"> ADDIN EN.CITE &lt;EndNote&gt;&lt;Cite&gt;&lt;Author&gt;Barnard&lt;/Author&gt;&lt;Year&gt;2012&lt;/Year&gt;&lt;RecNum&gt;332&lt;/RecNum&gt;&lt;Prefix&gt;e.g. &lt;/Prefix&gt;&lt;DisplayText&gt;(e.g. Barnard and Villiers 2012)&lt;/DisplayText&gt;&lt;record&gt;&lt;rec-number&gt;332&lt;/rec-number&gt;&lt;foreign-keys&gt;&lt;key app="EN" db-id="ps2rxtae5v2598eaf9apxrt4ata0sz5tt22x" timestamp="1421221628"&gt;332&lt;/key&gt;&lt;/foreign-keys&gt;&lt;ref-type name="Edited Book"&gt;28&lt;/ref-type&gt;&lt;contributors&gt;&lt;authors&gt;&lt;author&gt;Phoebe Barnard&lt;/author&gt;&lt;author&gt;Marienne de Villiers&lt;/author&gt;&lt;/authors&gt;&lt;/contributors&gt;&lt;titles&gt;&lt;title&gt;Biodiversity early warning systems: South African citizen scientists monitoring change&lt;/title&gt;&lt;/titles&gt;&lt;dates&gt;&lt;year&gt;2012&lt;/year&gt;&lt;/dates&gt;&lt;pub-location&gt;Pretoria, South Africa&lt;/pub-location&gt;&lt;publisher&gt;South African National Biodiversity Institute&lt;/publisher&gt;&lt;urls&gt;&lt;/urls&gt;&lt;/record&gt;&lt;/Cite&gt;&lt;/EndNote&gt;</w:instrText>
      </w:r>
      <w:r>
        <w:fldChar w:fldCharType="separate"/>
      </w:r>
      <w:r w:rsidR="00C91F0D">
        <w:rPr>
          <w:noProof/>
        </w:rPr>
        <w:t>(</w:t>
      </w:r>
      <w:hyperlink w:anchor="_ENREF_2" w:tooltip="Barnard, 2012 #332" w:history="1">
        <w:r w:rsidR="00C91F0D">
          <w:rPr>
            <w:noProof/>
          </w:rPr>
          <w:t>e.g. Barnard and Villiers 2012</w:t>
        </w:r>
      </w:hyperlink>
      <w:r w:rsidR="00C91F0D">
        <w:rPr>
          <w:noProof/>
        </w:rPr>
        <w:t>)</w:t>
      </w:r>
      <w:r>
        <w:fldChar w:fldCharType="end"/>
      </w:r>
      <w:r w:rsidRPr="005979C3">
        <w:t>.</w:t>
      </w:r>
      <w:r>
        <w:t xml:space="preserve"> Thus far </w:t>
      </w:r>
      <w:r w:rsidR="00C81101">
        <w:t>two s</w:t>
      </w:r>
      <w:r>
        <w:t>tud</w:t>
      </w:r>
      <w:r w:rsidR="00C81101">
        <w:t>ies</w:t>
      </w:r>
      <w:r w:rsidR="00C91F0D">
        <w:t>,</w:t>
      </w:r>
      <w:r>
        <w:t xml:space="preserve"> </w:t>
      </w:r>
      <w:r w:rsidR="00C81101">
        <w:t xml:space="preserve">which </w:t>
      </w:r>
      <w:r>
        <w:t>ha</w:t>
      </w:r>
      <w:r w:rsidR="00C81101">
        <w:t>ve</w:t>
      </w:r>
      <w:r>
        <w:t xml:space="preserve"> examined how the index of abundance from this atlas (reporting rates) reflects local populat</w:t>
      </w:r>
      <w:r w:rsidR="00F7426A">
        <w:t xml:space="preserve">ion abundance, </w:t>
      </w:r>
      <w:r w:rsidR="00C81101">
        <w:t>have found</w:t>
      </w:r>
      <w:r w:rsidR="00F7426A">
        <w:t xml:space="preserve"> that</w:t>
      </w:r>
      <w:r>
        <w:t xml:space="preserve"> reporting rates were correlated with abundance </w:t>
      </w:r>
      <w:r>
        <w:fldChar w:fldCharType="begin"/>
      </w:r>
      <w:r w:rsidR="00C81101">
        <w:instrText xml:space="preserve"> ADDIN EN.CITE &lt;EndNote&gt;&lt;Cite&gt;&lt;Author&gt;Robertson&lt;/Author&gt;&lt;Year&gt;1995&lt;/Year&gt;&lt;RecNum&gt;348&lt;/RecNum&gt;&lt;DisplayText&gt;(Amar, et al. 2015, Robertson, et al. 1995)&lt;/DisplayText&gt;&lt;record&gt;&lt;rec-number&gt;348&lt;/rec-number&gt;&lt;foreign-keys&gt;&lt;key app="EN" db-id="ps2rxtae5v2598eaf9apxrt4ata0sz5tt22x" timestamp="1427200102"&gt;348&lt;/key&gt;&lt;/foreign-keys&gt;&lt;ref-type name="Journal Article"&gt;17&lt;/ref-type&gt;&lt;contributors&gt;&lt;authors&gt;&lt;author&gt;Robertson, A.&lt;/author&gt;&lt;author&gt;R. E. Simmons&lt;/author&gt;&lt;author&gt;A. M. Jarvis&lt;/author&gt;&lt;author&gt;C. J. Brown&lt;/author&gt;&lt;/authors&gt;&lt;/contributors&gt;&lt;titles&gt;&lt;title&gt;Can bird atlas data be used to estimate population size? A case study using Namibian endemics&lt;/title&gt;&lt;secondary-title&gt;Biological Conservation&lt;/secondary-title&gt;&lt;/titles&gt;&lt;periodical&gt;&lt;full-title&gt;Biological Conservation&lt;/full-title&gt;&lt;/periodical&gt;&lt;pages&gt;87-95&lt;/pages&gt;&lt;volume&gt;71&lt;/volume&gt;&lt;dates&gt;&lt;year&gt;1995&lt;/year&gt;&lt;/dates&gt;&lt;urls&gt;&lt;/urls&gt;&lt;/record&gt;&lt;/Cite&gt;&lt;Cite&gt;&lt;Author&gt;Amar&lt;/Author&gt;&lt;Year&gt;2015&lt;/Year&gt;&lt;RecNum&gt;506&lt;/RecNum&gt;&lt;record&gt;&lt;rec-number&gt;506&lt;/rec-number&gt;&lt;foreign-keys&gt;&lt;key app="EN" db-id="ps2rxtae5v2598eaf9apxrt4ata0sz5tt22x" timestamp="1458652007"&gt;506&lt;/key&gt;&lt;/foreign-keys&gt;&lt;ref-type name="Journal Article"&gt;17&lt;/ref-type&gt;&lt;contributors&gt;&lt;authors&gt;&lt;author&gt;Amar, Arjun&lt;/author&gt;&lt;author&gt;Cloete, Daniël&lt;/author&gt;&lt;author&gt;Whittington, Madel&lt;/author&gt;&lt;/authors&gt;&lt;/contributors&gt;&lt;titles&gt;&lt;title&gt;Using independent nest survey data to validate changes in reporting rates of Martial Eagles between the Southern African Bird Atlas Project 1 and 2&lt;/title&gt;&lt;secondary-title&gt;Ostrich&lt;/secondary-title&gt;&lt;/titles&gt;&lt;periodical&gt;&lt;full-title&gt;Ostrich&lt;/full-title&gt;&lt;/periodical&gt;&lt;pages&gt;1-5&lt;/pages&gt;&lt;volume&gt;87&lt;/volume&gt;&lt;number&gt;1&lt;/number&gt;&lt;dates&gt;&lt;year&gt;2015&lt;/year&gt;&lt;/dates&gt;&lt;isbn&gt;0030-6525&lt;/isbn&gt;&lt;urls&gt;&lt;/urls&gt;&lt;/record&gt;&lt;/Cite&gt;&lt;/EndNote&gt;</w:instrText>
      </w:r>
      <w:r>
        <w:fldChar w:fldCharType="separate"/>
      </w:r>
      <w:r w:rsidR="00C81101">
        <w:rPr>
          <w:noProof/>
        </w:rPr>
        <w:t>(</w:t>
      </w:r>
      <w:hyperlink w:anchor="_ENREF_1" w:tooltip="Amar, 2015 #506" w:history="1">
        <w:r w:rsidR="00C91F0D">
          <w:rPr>
            <w:noProof/>
          </w:rPr>
          <w:t>Amar, et al. 2015</w:t>
        </w:r>
      </w:hyperlink>
      <w:r w:rsidR="00C81101">
        <w:rPr>
          <w:noProof/>
        </w:rPr>
        <w:t xml:space="preserve">, </w:t>
      </w:r>
      <w:hyperlink w:anchor="_ENREF_29" w:tooltip="Robertson, 1995 #348" w:history="1">
        <w:r w:rsidR="00C91F0D">
          <w:rPr>
            <w:noProof/>
          </w:rPr>
          <w:t>Robertson, et al. 1995</w:t>
        </w:r>
      </w:hyperlink>
      <w:r w:rsidR="00C81101">
        <w:rPr>
          <w:noProof/>
        </w:rPr>
        <w:t>)</w:t>
      </w:r>
      <w:r>
        <w:fldChar w:fldCharType="end"/>
      </w:r>
      <w:r>
        <w:t>.</w:t>
      </w:r>
    </w:p>
    <w:p w:rsidR="006A063A" w:rsidRDefault="006A063A" w:rsidP="009D5AA6">
      <w:pPr>
        <w:spacing w:line="480" w:lineRule="auto"/>
        <w:ind w:firstLine="720"/>
      </w:pPr>
      <w:r>
        <w:t xml:space="preserve">Our study aims to explore correlates of </w:t>
      </w:r>
      <w:r w:rsidR="00BC1E40">
        <w:t>detection</w:t>
      </w:r>
      <w:r>
        <w:t xml:space="preserve"> for a set of birds from the Cape floristic region (Fynbos) in South Africa. The Fynbos is a hotspot renowned for its botanical diversity, and is home to six endemic passerines and one endemic </w:t>
      </w:r>
      <w:proofErr w:type="spellStart"/>
      <w:r>
        <w:t>turnicid</w:t>
      </w:r>
      <w:proofErr w:type="spellEnd"/>
      <w:r>
        <w:t xml:space="preserve"> </w:t>
      </w:r>
      <w:r>
        <w:fldChar w:fldCharType="begin"/>
      </w:r>
      <w:r w:rsidR="00ED2EB0">
        <w:instrText xml:space="preserve"> ADDIN EN.CITE &lt;EndNote&gt;&lt;Cite&gt;&lt;Author&gt;Lee&lt;/Author&gt;&lt;Year&gt;2015&lt;/Year&gt;&lt;RecNum&gt;397&lt;/RecNum&gt;&lt;DisplayText&gt;(Lee, et al. 2015)&lt;/DisplayText&gt;&lt;record&gt;&lt;rec-number&gt;397&lt;/rec-number&gt;&lt;foreign-keys&gt;&lt;key app="EN" db-id="ps2rxtae5v2598eaf9apxrt4ata0sz5tt22x" timestamp="1430896004"&gt;397&lt;/key&gt;&lt;/foreign-keys&gt;&lt;ref-type name="Journal Article"&gt;17&lt;/ref-type&gt;&lt;contributors&gt;&lt;authors&gt;&lt;author&gt;Lee, Alan TK&lt;/author&gt;&lt;author&gt;Barnard, Phoebe&lt;/author&gt;&lt;author&gt;Hockey, Philip AR&lt;/author&gt;&lt;/authors&gt;&lt;/contributors&gt;&lt;titles&gt;&lt;title&gt;Population metrics for fynbos birds, South Africa: densities, and detection and capture rates from a Mediterranean-type ecosystem&lt;/title&gt;&lt;secondary-title&gt;Ostrich&lt;/secondary-title&gt;&lt;/titles&gt;&lt;periodical&gt;&lt;full-title&gt;Ostrich&lt;/full-title&gt;&lt;/periodical&gt;&lt;pages&gt;1-9&lt;/pages&gt;&lt;dates&gt;&lt;year&gt;2015&lt;/year&gt;&lt;/dates&gt;&lt;isbn&gt;0030-6525&lt;/isbn&gt;&lt;urls&gt;&lt;/urls&gt;&lt;/record&gt;&lt;/Cite&gt;&lt;/EndNote&gt;</w:instrText>
      </w:r>
      <w:r>
        <w:fldChar w:fldCharType="separate"/>
      </w:r>
      <w:r w:rsidR="00ED2EB0">
        <w:rPr>
          <w:noProof/>
        </w:rPr>
        <w:t>(</w:t>
      </w:r>
      <w:hyperlink w:anchor="_ENREF_22" w:tooltip="Lee, 2015 #397" w:history="1">
        <w:r w:rsidR="00C91F0D">
          <w:rPr>
            <w:noProof/>
          </w:rPr>
          <w:t>Lee, et al. 2015</w:t>
        </w:r>
      </w:hyperlink>
      <w:r w:rsidR="00ED2EB0">
        <w:rPr>
          <w:noProof/>
        </w:rPr>
        <w:t>)</w:t>
      </w:r>
      <w:r>
        <w:fldChar w:fldCharType="end"/>
      </w:r>
      <w:r>
        <w:t xml:space="preserve">. Generally it is </w:t>
      </w:r>
      <w:r w:rsidR="00F7426A">
        <w:t xml:space="preserve">considered to </w:t>
      </w:r>
      <w:r w:rsidR="00587246">
        <w:t>have low bird biodiversity</w:t>
      </w:r>
      <w:r>
        <w:t xml:space="preserve"> </w:t>
      </w:r>
      <w:r>
        <w:fldChar w:fldCharType="begin"/>
      </w:r>
      <w:r w:rsidR="007D52B0">
        <w:instrText xml:space="preserve"> ADDIN EN.CITE &lt;EndNote&gt;&lt;Cite&gt;&lt;Author&gt;Péron&lt;/Author&gt;&lt;Year&gt;2015&lt;/Year&gt;&lt;RecNum&gt;381&lt;/RecNum&gt;&lt;DisplayText&gt;(Péron and Altwegg 2015)&lt;/DisplayText&gt;&lt;record&gt;&lt;rec-number&gt;381&lt;/rec-number&gt;&lt;foreign-keys&gt;&lt;key app="EN" db-id="ps2rxtae5v2598eaf9apxrt4ata0sz5tt22x" timestamp="1430467981"&gt;381&lt;/key&gt;&lt;/foreign-keys&gt;&lt;ref-type name="Journal Article"&gt;17&lt;/ref-type&gt;&lt;contributors&gt;&lt;authors&gt;&lt;author&gt;Péron, Guillaume&lt;/author&gt;&lt;author&gt;Altwegg, Res&lt;/author&gt;&lt;/authors&gt;&lt;/contributors&gt;&lt;titles&gt;&lt;title&gt;Low bird diversity in the Fynbos plant diversity hotspot: Quaternary legacies in the current distributions of passerine birds&lt;/title&gt;&lt;secondary-title&gt;Ecography&lt;/secondary-title&gt;&lt;/titles&gt;&lt;periodical&gt;&lt;full-title&gt;Ecography&lt;/full-title&gt;&lt;/periodical&gt;&lt;pages&gt;doi: 10.1111/ecog.01176&lt;/pages&gt;&lt;dates&gt;&lt;year&gt;2015&lt;/year&gt;&lt;/dates&gt;&lt;publisher&gt;Blackwell Publishing Ltd&lt;/publisher&gt;&lt;isbn&gt;1600-0587&lt;/isbn&gt;&lt;urls&gt;&lt;related-urls&gt;&lt;url&gt;http://dx.doi.org/10.1111/ecog.01176&lt;/url&gt;&lt;/related-urls&gt;&lt;/urls&gt;&lt;electronic-resource-num&gt;10.1111/ecog.01176&lt;/electronic-resource-num&gt;&lt;/record&gt;&lt;/Cite&gt;&lt;/EndNote&gt;</w:instrText>
      </w:r>
      <w:r>
        <w:fldChar w:fldCharType="separate"/>
      </w:r>
      <w:r w:rsidR="007D52B0">
        <w:rPr>
          <w:noProof/>
        </w:rPr>
        <w:t>(</w:t>
      </w:r>
      <w:hyperlink w:anchor="_ENREF_27" w:tooltip="Péron, 2015 #381" w:history="1">
        <w:r w:rsidR="00C91F0D">
          <w:rPr>
            <w:noProof/>
          </w:rPr>
          <w:t>Péron and Altwegg 2015</w:t>
        </w:r>
      </w:hyperlink>
      <w:r w:rsidR="007D52B0">
        <w:rPr>
          <w:noProof/>
        </w:rPr>
        <w:t>)</w:t>
      </w:r>
      <w:r>
        <w:fldChar w:fldCharType="end"/>
      </w:r>
      <w:r>
        <w:t xml:space="preserve">, but the endemic species are of conservation concern especially due to threats resulting from alien vegetation encroachment, landscape conversion and climate change </w:t>
      </w:r>
      <w:r>
        <w:fldChar w:fldCharType="begin"/>
      </w:r>
      <w:r w:rsidR="007D52B0">
        <w:instrText xml:space="preserve"> ADDIN EN.CITE &lt;EndNote&gt;&lt;Cite&gt;&lt;Author&gt;Lee&lt;/Author&gt;&lt;Year&gt;2015&lt;/Year&gt;&lt;RecNum&gt;280&lt;/RecNum&gt;&lt;DisplayText&gt;(Lee and Barnard 2015, Milne 2014)&lt;/DisplayText&gt;&lt;record&gt;&lt;rec-number&gt;280&lt;/rec-number&gt;&lt;foreign-keys&gt;&lt;key app="EN" db-id="ps2rxtae5v2598eaf9apxrt4ata0sz5tt22x" timestamp="1411128011"&gt;280&lt;/key&gt;&lt;/foreign-keys&gt;&lt;ref-type name="Journal Article"&gt;17&lt;/ref-type&gt;&lt;contributors&gt;&lt;authors&gt;&lt;author&gt;Lee, Alan Tristram Kenneth&lt;/author&gt;&lt;author&gt;Barnard, Phoebe&lt;/author&gt;&lt;/authors&gt;&lt;/contributors&gt;&lt;titles&gt;&lt;title&gt;Endemic birds of the Fynbos biome: a conservation assessment and impacts of climate change&lt;/title&gt;&lt;secondary-title&gt;Bird Conservation International&lt;/secondary-title&gt;&lt;/titles&gt;&lt;periodical&gt;&lt;full-title&gt;Bird Conservation International&lt;/full-title&gt;&lt;/periodical&gt;&lt;pages&gt;52-68&lt;/pages&gt;&lt;volume&gt;26&lt;/volume&gt;&lt;number&gt;1&lt;/number&gt;&lt;dates&gt;&lt;year&gt;2015&lt;/year&gt;&lt;/dates&gt;&lt;urls&gt;&lt;/urls&gt;&lt;/record&gt;&lt;/Cite&gt;&lt;Cite&gt;&lt;Author&gt;Milne&lt;/Author&gt;&lt;Year&gt;2014&lt;/Year&gt;&lt;RecNum&gt;232&lt;/RecNum&gt;&lt;record&gt;&lt;rec-number&gt;232&lt;/rec-number&gt;&lt;foreign-keys&gt;&lt;key app="EN" db-id="ps2rxtae5v2598eaf9apxrt4ata0sz5tt22x" timestamp="1399008218"&gt;232&lt;/key&gt;&lt;/foreign-keys&gt;&lt;ref-type name="Thesis"&gt;32&lt;/ref-type&gt;&lt;contributors&gt;&lt;authors&gt;&lt;author&gt;Milne, Robyn&lt;/author&gt;&lt;/authors&gt;&lt;tertiary-authors&gt;&lt;author&gt;Ryan, Peter&lt;/author&gt;&lt;/tertiary-authors&gt;&lt;/contributors&gt;&lt;titles&gt;&lt;title&gt;Physiological tolerances of high temperatures in Fynbos birds: implications for climate change&lt;/title&gt;&lt;secondary-title&gt;Percy FitzPatrick Institute of African Ornithology&lt;/secondary-title&gt;&lt;/titles&gt;&lt;pages&gt;91&lt;/pages&gt;&lt;volume&gt;MSc&lt;/volume&gt;&lt;dates&gt;&lt;year&gt;2014&lt;/year&gt;&lt;/dates&gt;&lt;publisher&gt;University of Cape Town&lt;/publisher&gt;&lt;urls&gt;&lt;/urls&gt;&lt;/record&gt;&lt;/Cite&gt;&lt;/EndNote&gt;</w:instrText>
      </w:r>
      <w:r>
        <w:fldChar w:fldCharType="separate"/>
      </w:r>
      <w:r w:rsidR="007D52B0">
        <w:rPr>
          <w:noProof/>
        </w:rPr>
        <w:t>(</w:t>
      </w:r>
      <w:hyperlink w:anchor="_ENREF_23" w:tooltip="Lee, 2015 #280" w:history="1">
        <w:r w:rsidR="00C91F0D">
          <w:rPr>
            <w:noProof/>
          </w:rPr>
          <w:t>Lee and Barnard 2015</w:t>
        </w:r>
      </w:hyperlink>
      <w:r w:rsidR="007D52B0">
        <w:rPr>
          <w:noProof/>
        </w:rPr>
        <w:t xml:space="preserve">, </w:t>
      </w:r>
      <w:hyperlink w:anchor="_ENREF_24" w:tooltip="Milne, 2014 #232" w:history="1">
        <w:r w:rsidR="00C91F0D">
          <w:rPr>
            <w:noProof/>
          </w:rPr>
          <w:t>Milne 2014</w:t>
        </w:r>
      </w:hyperlink>
      <w:r w:rsidR="007D52B0">
        <w:rPr>
          <w:noProof/>
        </w:rPr>
        <w:t>)</w:t>
      </w:r>
      <w:r>
        <w:fldChar w:fldCharType="end"/>
      </w:r>
      <w:r>
        <w:t xml:space="preserve">. While many of these species live in hard to access mountain locations, the region has been well covered by </w:t>
      </w:r>
      <w:proofErr w:type="spellStart"/>
      <w:r>
        <w:t>atlasing</w:t>
      </w:r>
      <w:proofErr w:type="spellEnd"/>
      <w:r>
        <w:t xml:space="preserve"> efforts. Through a standardized distance sampling survey undertaken across the region, we have the unique opportunity to compare </w:t>
      </w:r>
      <w:r w:rsidR="007567E1">
        <w:t xml:space="preserve">atlas </w:t>
      </w:r>
      <w:r>
        <w:t>reporting rates to bird densities</w:t>
      </w:r>
      <w:r w:rsidR="00C91F0D">
        <w:t xml:space="preserve"> accounting for correlates of detection</w:t>
      </w:r>
      <w:r>
        <w:t xml:space="preserve">. </w:t>
      </w:r>
    </w:p>
    <w:p w:rsidR="006A063A" w:rsidRDefault="006A063A" w:rsidP="009D5AA6">
      <w:pPr>
        <w:spacing w:line="480" w:lineRule="auto"/>
        <w:ind w:firstLine="720"/>
      </w:pPr>
      <w:r>
        <w:t>In the paper we aim to identify how species</w:t>
      </w:r>
      <w:r w:rsidR="00C91F0D">
        <w:t>’</w:t>
      </w:r>
      <w:r>
        <w:t xml:space="preserve"> characteristics and behaviour influence detection rate in a point count survey. We hypothesize that larger, colourful, vocal species more tolerant of human presence and habitat modifica</w:t>
      </w:r>
      <w:r w:rsidR="00587246">
        <w:t>tion will be those reported most frequently</w:t>
      </w:r>
      <w:r>
        <w:t xml:space="preserve">. </w:t>
      </w:r>
      <w:r>
        <w:lastRenderedPageBreak/>
        <w:t>Likewise, more common species, i.e. those occurring at higher densities, should be reported more frequently. We then examine how the citizen science atlas reporting rates correlate with density estimates calculated from the same survey area and use what we have learnt to create a model that allows prediction of bird density and population</w:t>
      </w:r>
      <w:r w:rsidR="00BB36A3">
        <w:t xml:space="preserve"> </w:t>
      </w:r>
      <w:r>
        <w:t>s</w:t>
      </w:r>
      <w:r w:rsidR="00BB36A3">
        <w:t>ize</w:t>
      </w:r>
      <w:r>
        <w:t xml:space="preserve"> from SABAP2 data.</w:t>
      </w:r>
    </w:p>
    <w:p w:rsidR="006A063A" w:rsidRPr="006A063A" w:rsidRDefault="006A063A" w:rsidP="009D5AA6">
      <w:pPr>
        <w:spacing w:line="480" w:lineRule="auto"/>
      </w:pPr>
    </w:p>
    <w:p w:rsidR="006D689C" w:rsidRPr="009D5AA6" w:rsidRDefault="006D689C" w:rsidP="009D5AA6">
      <w:pPr>
        <w:pStyle w:val="Heading1"/>
        <w:spacing w:line="480" w:lineRule="auto"/>
        <w:rPr>
          <w:rFonts w:ascii="Arial" w:hAnsi="Arial" w:cs="Arial"/>
          <w:b/>
          <w:color w:val="auto"/>
          <w:sz w:val="24"/>
          <w:szCs w:val="24"/>
        </w:rPr>
      </w:pPr>
      <w:r w:rsidRPr="009D5AA6">
        <w:rPr>
          <w:rFonts w:ascii="Arial" w:hAnsi="Arial" w:cs="Arial"/>
          <w:b/>
          <w:color w:val="auto"/>
          <w:sz w:val="24"/>
          <w:szCs w:val="24"/>
        </w:rPr>
        <w:t>Methods</w:t>
      </w:r>
    </w:p>
    <w:p w:rsidR="009E43D0" w:rsidRPr="009D5AA6" w:rsidRDefault="009E43D0" w:rsidP="009D5AA6">
      <w:pPr>
        <w:spacing w:line="480" w:lineRule="auto"/>
        <w:rPr>
          <w:rFonts w:ascii="Arial" w:hAnsi="Arial" w:cs="Arial"/>
          <w:b/>
          <w:sz w:val="24"/>
          <w:szCs w:val="24"/>
        </w:rPr>
      </w:pPr>
    </w:p>
    <w:p w:rsidR="00C748BF" w:rsidRPr="008122B3" w:rsidRDefault="00C748BF" w:rsidP="009D5AA6">
      <w:pPr>
        <w:spacing w:line="480" w:lineRule="auto"/>
        <w:rPr>
          <w:b/>
          <w:i/>
        </w:rPr>
      </w:pPr>
      <w:r w:rsidRPr="008122B3">
        <w:rPr>
          <w:b/>
          <w:i/>
        </w:rPr>
        <w:t>Point count survey to determine relative abundance</w:t>
      </w:r>
    </w:p>
    <w:p w:rsidR="00BC1E40" w:rsidRDefault="006D689C" w:rsidP="009D5AA6">
      <w:pPr>
        <w:spacing w:line="480" w:lineRule="auto"/>
      </w:pPr>
      <w:r>
        <w:t xml:space="preserve">A point count survey </w:t>
      </w:r>
      <w:r w:rsidR="00587246">
        <w:t xml:space="preserve">(survey 1) </w:t>
      </w:r>
      <w:r>
        <w:t xml:space="preserve">was conducted by AL across the biome from January to May 2012 (899 points), with </w:t>
      </w:r>
      <w:r w:rsidR="00A57B23">
        <w:t>65%</w:t>
      </w:r>
      <w:r>
        <w:t xml:space="preserve"> repetition of survey effort in the austral winter-spring from August to October. </w:t>
      </w:r>
      <w:r w:rsidR="000E589C">
        <w:t>A second survey (</w:t>
      </w:r>
      <w:r w:rsidR="00587246">
        <w:t xml:space="preserve">survey 2; </w:t>
      </w:r>
      <w:r w:rsidR="000E589C">
        <w:t>125 points</w:t>
      </w:r>
      <w:r w:rsidR="00C674E8">
        <w:t xml:space="preserve"> repeated monthly</w:t>
      </w:r>
      <w:r w:rsidR="000E589C">
        <w:t xml:space="preserve">) was conducted </w:t>
      </w:r>
      <w:r w:rsidR="00A4234E">
        <w:t>from January - September</w:t>
      </w:r>
      <w:r w:rsidR="000E589C">
        <w:t xml:space="preserve"> 2013 over a smaller area of the Fynbos associated with the Baviaanskloof Nature Reserve</w:t>
      </w:r>
      <w:r w:rsidR="00B84A4C">
        <w:t>, which we use here for model validation</w:t>
      </w:r>
      <w:r w:rsidR="000E589C">
        <w:t xml:space="preserve">. </w:t>
      </w:r>
      <w:r>
        <w:t xml:space="preserve">Counts were conducted from daybreak for up to four hours, and from 15:00 until dusk along survey lines between five and ten kilometres long, depending on terrain. </w:t>
      </w:r>
    </w:p>
    <w:p w:rsidR="00C748BF" w:rsidRDefault="00C748BF" w:rsidP="009D5AA6">
      <w:pPr>
        <w:spacing w:line="480" w:lineRule="auto"/>
        <w:ind w:firstLine="720"/>
      </w:pPr>
      <w:r>
        <w:t>All observations of any group encounters of each species were summed to create an index of relative abundance i.e. the</w:t>
      </w:r>
      <w:r w:rsidR="00C81101">
        <w:t xml:space="preserve"> n</w:t>
      </w:r>
      <w:r>
        <w:t xml:space="preserve">umber of groups </w:t>
      </w:r>
      <w:r w:rsidR="00C81101" w:rsidRPr="00C81101">
        <w:t>of each species encountered per survey was recorded</w:t>
      </w:r>
      <w:r w:rsidR="00C81101">
        <w:t>, avoiding repeat counting of groups wherever possible</w:t>
      </w:r>
      <w:r w:rsidR="00BB36A3">
        <w:t xml:space="preserve">. </w:t>
      </w:r>
      <w:r w:rsidR="00BB36A3" w:rsidRPr="00BB36A3">
        <w:t>We use this index of relative abundance, rather than the sum of individuals seen, as it parallels reporting rates derived from pr</w:t>
      </w:r>
      <w:r w:rsidR="00BB36A3">
        <w:t>esence/absence data from SABAP2</w:t>
      </w:r>
      <w:r>
        <w:t xml:space="preserve">. </w:t>
      </w:r>
    </w:p>
    <w:p w:rsidR="009D5AA6" w:rsidRDefault="009D5AA6" w:rsidP="004E6120">
      <w:pPr>
        <w:spacing w:line="480" w:lineRule="auto"/>
        <w:rPr>
          <w:b/>
        </w:rPr>
      </w:pPr>
    </w:p>
    <w:p w:rsidR="0042444D" w:rsidRPr="008122B3" w:rsidRDefault="0042444D" w:rsidP="004E6120">
      <w:pPr>
        <w:spacing w:line="480" w:lineRule="auto"/>
        <w:rPr>
          <w:b/>
          <w:i/>
        </w:rPr>
      </w:pPr>
      <w:r w:rsidRPr="008122B3">
        <w:rPr>
          <w:b/>
          <w:i/>
        </w:rPr>
        <w:t>Covariates of detection</w:t>
      </w:r>
    </w:p>
    <w:p w:rsidR="00C748BF" w:rsidRDefault="000D51D6" w:rsidP="004E6120">
      <w:pPr>
        <w:spacing w:line="480" w:lineRule="auto"/>
      </w:pPr>
      <w:r>
        <w:t>During each 10 minute count</w:t>
      </w:r>
      <w:r w:rsidR="00A57B23">
        <w:t xml:space="preserve"> we recorded</w:t>
      </w:r>
      <w:r>
        <w:t xml:space="preserve"> the following information for each bird group detected:</w:t>
      </w:r>
      <w:r w:rsidR="009A200E">
        <w:t xml:space="preserve"> number of individuals (</w:t>
      </w:r>
      <w:r w:rsidR="003E5319">
        <w:t>group</w:t>
      </w:r>
      <w:r w:rsidR="009A200E">
        <w:t xml:space="preserve"> size);</w:t>
      </w:r>
      <w:r w:rsidR="00C24790">
        <w:t xml:space="preserve"> </w:t>
      </w:r>
      <w:r w:rsidR="00351F4E">
        <w:t xml:space="preserve">birds detected due to vocalizations as </w:t>
      </w:r>
      <w:r w:rsidR="00A57B23">
        <w:t>a proportion of all encounters</w:t>
      </w:r>
      <w:r w:rsidR="0042444D">
        <w:t xml:space="preserve"> (vocalization score</w:t>
      </w:r>
      <w:r w:rsidR="00A57B23">
        <w:t>)</w:t>
      </w:r>
      <w:r w:rsidR="009A200E">
        <w:t xml:space="preserve">; bird </w:t>
      </w:r>
      <w:r w:rsidR="00782888">
        <w:t>activity</w:t>
      </w:r>
      <w:r w:rsidR="0042444D">
        <w:t xml:space="preserve"> from four categories: </w:t>
      </w:r>
      <w:r w:rsidR="009A200E">
        <w:t xml:space="preserve">flying, flying then perching, </w:t>
      </w:r>
      <w:r w:rsidR="009A200E">
        <w:lastRenderedPageBreak/>
        <w:t>perching then flying, perched only</w:t>
      </w:r>
      <w:r w:rsidR="0042444D">
        <w:t>;</w:t>
      </w:r>
      <w:r w:rsidR="00351F4E">
        <w:t xml:space="preserve"> from which </w:t>
      </w:r>
      <w:r w:rsidR="0042444D">
        <w:t xml:space="preserve">we calculated the </w:t>
      </w:r>
      <w:r w:rsidR="00351F4E">
        <w:t xml:space="preserve">proportion of </w:t>
      </w:r>
      <w:r w:rsidR="00782888">
        <w:t xml:space="preserve">all </w:t>
      </w:r>
      <w:r w:rsidR="00351F4E">
        <w:t>flying groups of the total</w:t>
      </w:r>
      <w:r w:rsidR="0042444D">
        <w:t xml:space="preserve"> (mobility score</w:t>
      </w:r>
      <w:r w:rsidR="00351F4E">
        <w:t>)</w:t>
      </w:r>
      <w:r w:rsidR="00A57B23">
        <w:t>;</w:t>
      </w:r>
      <w:r w:rsidR="00351F4E">
        <w:t xml:space="preserve"> </w:t>
      </w:r>
      <w:r w:rsidR="00A57B23">
        <w:t xml:space="preserve">and </w:t>
      </w:r>
      <w:r w:rsidR="0042444D">
        <w:t xml:space="preserve">proportion of </w:t>
      </w:r>
      <w:r w:rsidR="00351F4E">
        <w:t>birds that flew and perched near the observer of all encounters</w:t>
      </w:r>
      <w:r w:rsidR="0042444D">
        <w:t xml:space="preserve"> (tolerance score</w:t>
      </w:r>
      <w:r w:rsidR="00351F4E">
        <w:t>)</w:t>
      </w:r>
      <w:r w:rsidR="00A431E8">
        <w:t xml:space="preserve">. This </w:t>
      </w:r>
      <w:r w:rsidR="00B84A4C">
        <w:t xml:space="preserve">tolerance </w:t>
      </w:r>
      <w:r w:rsidR="00A431E8">
        <w:t>score will include elements of sentinel behaviour as well as juvenile curiosity</w:t>
      </w:r>
      <w:r w:rsidR="008B5B72">
        <w:t xml:space="preserve"> or naivety</w:t>
      </w:r>
      <w:r w:rsidR="00BC1E40">
        <w:t xml:space="preserve">, </w:t>
      </w:r>
      <w:r w:rsidR="00BC654B">
        <w:t>all of which would potentially make birds more detectable</w:t>
      </w:r>
      <w:r w:rsidR="00A57B23">
        <w:t xml:space="preserve">. </w:t>
      </w:r>
      <w:r w:rsidR="009A200E">
        <w:t xml:space="preserve">The mass of each bird was calculated </w:t>
      </w:r>
      <w:r w:rsidR="00A4234E">
        <w:t>as the mean from</w:t>
      </w:r>
      <w:r w:rsidR="009A200E">
        <w:t xml:space="preserve"> records of adult birds ringed</w:t>
      </w:r>
      <w:r w:rsidR="0031252A">
        <w:t xml:space="preserve"> in the region</w:t>
      </w:r>
      <w:r w:rsidR="009A200E">
        <w:t xml:space="preserve"> by AL, sup</w:t>
      </w:r>
      <w:r w:rsidR="00B05579">
        <w:t>plemented with information from</w:t>
      </w:r>
      <w:r w:rsidR="009A200E">
        <w:t xml:space="preserve"> </w:t>
      </w:r>
      <w:hyperlink w:anchor="_ENREF_18" w:tooltip="Hockey, 2005 #91" w:history="1">
        <w:r w:rsidR="00C91F0D">
          <w:fldChar w:fldCharType="begin"/>
        </w:r>
        <w:r w:rsidR="00C91F0D">
          <w:instrText xml:space="preserve"> ADDIN EN.CITE &lt;EndNote&gt;&lt;Cite AuthorYear="1"&gt;&lt;Author&gt;Hockey&lt;/Author&gt;&lt;Year&gt;2005&lt;/Year&gt;&lt;RecNum&gt;91&lt;/RecNum&gt;&lt;DisplayText&gt;Hockey, et al. (2005)&lt;/DisplayText&gt;&lt;record&gt;&lt;rec-number&gt;91&lt;/rec-number&gt;&lt;foreign-keys&gt;&lt;key app="EN" db-id="ps2rxtae5v2598eaf9apxrt4ata0sz5tt22x" timestamp="1373463621"&gt;91&lt;/key&gt;&lt;/foreign-keys&gt;&lt;ref-type name="Edited Book"&gt;28&lt;/ref-type&gt;&lt;contributors&gt;&lt;authors&gt;&lt;author&gt;Hockey, PAR&lt;/author&gt;&lt;author&gt;Dean, William Richard John&lt;/author&gt;&lt;author&gt;Ryan, Peter&lt;/author&gt;&lt;/authors&gt;&lt;/contributors&gt;&lt;titles&gt;&lt;title&gt;Roberts birds of southern Africa&lt;/title&gt;&lt;/titles&gt;&lt;edition&gt;7&lt;/edition&gt;&lt;dates&gt;&lt;year&gt;2005&lt;/year&gt;&lt;/dates&gt;&lt;pub-location&gt;Johannesburg&lt;/pub-location&gt;&lt;publisher&gt;Trustees of the John Voelcker Bird Book Fund&lt;/publisher&gt;&lt;isbn&gt;0620340533&lt;/isbn&gt;&lt;urls&gt;&lt;/urls&gt;&lt;/record&gt;&lt;/Cite&gt;&lt;/EndNote&gt;</w:instrText>
        </w:r>
        <w:r w:rsidR="00C91F0D">
          <w:fldChar w:fldCharType="separate"/>
        </w:r>
        <w:r w:rsidR="00C91F0D">
          <w:rPr>
            <w:noProof/>
          </w:rPr>
          <w:t>Hockey, et al. (2005)</w:t>
        </w:r>
        <w:r w:rsidR="00C91F0D">
          <w:fldChar w:fldCharType="end"/>
        </w:r>
      </w:hyperlink>
      <w:r w:rsidR="009A200E">
        <w:t xml:space="preserve">. Colour was ranked as 1 (drab), 2 (intermediate </w:t>
      </w:r>
      <w:r w:rsidR="00E87310">
        <w:t xml:space="preserve">plumage, </w:t>
      </w:r>
      <w:r w:rsidR="009A200E">
        <w:t xml:space="preserve">or </w:t>
      </w:r>
      <w:r w:rsidR="00782888">
        <w:t xml:space="preserve">mostly </w:t>
      </w:r>
      <w:r w:rsidR="009A200E">
        <w:t xml:space="preserve">black and white), </w:t>
      </w:r>
      <w:r w:rsidR="00B84A4C">
        <w:t xml:space="preserve">or </w:t>
      </w:r>
      <w:r w:rsidR="009A200E">
        <w:t>3 (more than half the bird plumage bright primary colours</w:t>
      </w:r>
      <w:r w:rsidR="00392313">
        <w:t>,</w:t>
      </w:r>
      <w:r w:rsidR="009A200E">
        <w:t xml:space="preserve"> with </w:t>
      </w:r>
      <w:r w:rsidR="00DD62DB">
        <w:t>scores for</w:t>
      </w:r>
      <w:r w:rsidR="009A200E">
        <w:t xml:space="preserve"> sexually dimorphic species</w:t>
      </w:r>
      <w:r w:rsidR="00DD62DB">
        <w:t xml:space="preserve"> based on the most colourful sex</w:t>
      </w:r>
      <w:r w:rsidR="009A200E">
        <w:t xml:space="preserve">). </w:t>
      </w:r>
      <w:r w:rsidR="003A246F">
        <w:t xml:space="preserve"> </w:t>
      </w:r>
    </w:p>
    <w:p w:rsidR="00C748BF" w:rsidRDefault="00C748BF" w:rsidP="009D5AA6">
      <w:pPr>
        <w:spacing w:line="480" w:lineRule="auto"/>
        <w:ind w:firstLine="720"/>
      </w:pPr>
      <w:r>
        <w:t>The mean vegetation height of each point was calculated using a modified Braun-</w:t>
      </w:r>
      <w:proofErr w:type="spellStart"/>
      <w:r>
        <w:t>Blaunquet</w:t>
      </w:r>
      <w:proofErr w:type="spellEnd"/>
      <w:r>
        <w:t xml:space="preserve"> scale (see </w:t>
      </w:r>
      <w:r w:rsidRPr="00BC1E40">
        <w:t>Lee &amp; Barnard 2015 for details</w:t>
      </w:r>
      <w:r>
        <w:t xml:space="preserve">). </w:t>
      </w:r>
      <w:r w:rsidR="00BB36A3">
        <w:t>F</w:t>
      </w:r>
      <w:r>
        <w:t xml:space="preserve">or each bird species </w:t>
      </w:r>
      <w:r w:rsidR="00BB36A3">
        <w:t xml:space="preserve">we calculated </w:t>
      </w:r>
      <w:r>
        <w:t>a score of preferred vegetation height based o</w:t>
      </w:r>
      <w:r w:rsidR="00DD62DB">
        <w:t>n the mean of vegetation height</w:t>
      </w:r>
      <w:r>
        <w:t xml:space="preserve"> from points where that species was recorded. The survey points were preferentially located in natural habitat, but any landscape modification was noted e.g. agriculture or human settlements.  A modified habitat preference score was calculated for each species as a proportion of the total number of encounters in points with modified habitats divided by the total number of encounters.</w:t>
      </w:r>
      <w:r w:rsidR="00C91F0D">
        <w:t xml:space="preserve"> Bird species and detection covariates are listed in supplementary information 1.</w:t>
      </w:r>
    </w:p>
    <w:p w:rsidR="009D5AA6" w:rsidRDefault="009D5AA6" w:rsidP="009D5AA6">
      <w:pPr>
        <w:spacing w:line="480" w:lineRule="auto"/>
        <w:ind w:firstLine="720"/>
      </w:pPr>
    </w:p>
    <w:p w:rsidR="00C748BF" w:rsidRPr="008122B3" w:rsidRDefault="00C748BF" w:rsidP="004E6120">
      <w:pPr>
        <w:spacing w:line="480" w:lineRule="auto"/>
        <w:rPr>
          <w:b/>
          <w:i/>
        </w:rPr>
      </w:pPr>
      <w:r w:rsidRPr="008122B3">
        <w:rPr>
          <w:b/>
          <w:i/>
        </w:rPr>
        <w:t xml:space="preserve">Calculation of bird densities </w:t>
      </w:r>
      <w:r w:rsidR="009D5AA6" w:rsidRPr="008122B3">
        <w:rPr>
          <w:b/>
          <w:i/>
        </w:rPr>
        <w:t>from point counts</w:t>
      </w:r>
      <w:r w:rsidRPr="008122B3">
        <w:rPr>
          <w:b/>
          <w:i/>
        </w:rPr>
        <w:t xml:space="preserve"> </w:t>
      </w:r>
    </w:p>
    <w:p w:rsidR="00E87310" w:rsidRDefault="00D167B5" w:rsidP="004E6120">
      <w:pPr>
        <w:spacing w:line="480" w:lineRule="auto"/>
      </w:pPr>
      <w:r>
        <w:t xml:space="preserve">Only encounters with birds that were </w:t>
      </w:r>
      <w:r w:rsidR="003E5319">
        <w:t xml:space="preserve">initially detected as </w:t>
      </w:r>
      <w:r>
        <w:t xml:space="preserve">perched </w:t>
      </w:r>
      <w:r w:rsidR="00CD05A0">
        <w:t>during</w:t>
      </w:r>
      <w:r>
        <w:t xml:space="preserve"> the point count were used to calculate density estimates </w:t>
      </w:r>
      <w:r w:rsidR="000E4C04">
        <w:t xml:space="preserve">following the snapshot paradigm suggested by </w:t>
      </w:r>
      <w:hyperlink w:anchor="_ENREF_9" w:tooltip="Buckland, 2005 #111" w:history="1">
        <w:r w:rsidR="00C91F0D">
          <w:fldChar w:fldCharType="begin"/>
        </w:r>
        <w:r w:rsidR="00C91F0D">
          <w:instrText xml:space="preserve"> ADDIN EN.CITE &lt;EndNote&gt;&lt;Cite AuthorYear="1"&gt;&lt;Author&gt;Buckland&lt;/Author&gt;&lt;Year&gt;2005&lt;/Year&gt;&lt;RecNum&gt;111&lt;/RecNum&gt;&lt;DisplayText&gt;Buckland, et al. (2005b)&lt;/DisplayText&gt;&lt;record&gt;&lt;rec-number&gt;111&lt;/rec-number&gt;&lt;foreign-keys&gt;&lt;key app="EN" db-id="ps2rxtae5v2598eaf9apxrt4ata0sz5tt22x" timestamp="1374853519"&gt;111&lt;/key&gt;&lt;/foreign-keys&gt;&lt;ref-type name="Book"&gt;6&lt;/ref-type&gt;&lt;contributors&gt;&lt;authors&gt;&lt;author&gt;Buckland, Stephen T&lt;/author&gt;&lt;author&gt;Anderson, David R&lt;/author&gt;&lt;author&gt;Burnham, Kenneth P&lt;/author&gt;&lt;author&gt;Laake, Jeffrey L&lt;/author&gt;&lt;/authors&gt;&lt;/contributors&gt;&lt;titles&gt;&lt;title&gt;Distance sampling&lt;/title&gt;&lt;/titles&gt;&lt;dates&gt;&lt;year&gt;2005&lt;/year&gt;&lt;/dates&gt;&lt;publisher&gt;Wiley Online Library&lt;/publisher&gt;&lt;isbn&gt;0470011815&lt;/isbn&gt;&lt;urls&gt;&lt;/urls&gt;&lt;/record&gt;&lt;/Cite&gt;&lt;/EndNote&gt;</w:instrText>
        </w:r>
        <w:r w:rsidR="00C91F0D">
          <w:fldChar w:fldCharType="separate"/>
        </w:r>
        <w:r w:rsidR="00C91F0D">
          <w:rPr>
            <w:noProof/>
          </w:rPr>
          <w:t>Buckland, et al. (2005b)</w:t>
        </w:r>
        <w:r w:rsidR="00C91F0D">
          <w:fldChar w:fldCharType="end"/>
        </w:r>
      </w:hyperlink>
      <w:r w:rsidR="000E4C04">
        <w:t xml:space="preserve">. </w:t>
      </w:r>
      <w:r w:rsidR="0042444D">
        <w:t xml:space="preserve">Distance to each perched group was measured in meters using a laser rangefinder. </w:t>
      </w:r>
      <w:r w:rsidR="000E4C04">
        <w:t>We calculated density estimates using the</w:t>
      </w:r>
      <w:r>
        <w:t xml:space="preserve"> Distance 6.2</w:t>
      </w:r>
      <w:r w:rsidR="000E589C">
        <w:t xml:space="preserve"> </w:t>
      </w:r>
      <w:r w:rsidR="000E4C04">
        <w:t xml:space="preserve">software </w:t>
      </w:r>
      <w:r w:rsidR="0024468F">
        <w:fldChar w:fldCharType="begin"/>
      </w:r>
      <w:r w:rsidR="00ED2EB0">
        <w:instrText xml:space="preserve"> ADDIN EN.CITE &lt;EndNote&gt;&lt;Cite&gt;&lt;Author&gt;Thomas&lt;/Author&gt;&lt;Year&gt;2010&lt;/Year&gt;&lt;RecNum&gt;112&lt;/RecNum&gt;&lt;DisplayText&gt;(Thomas, et al. 2010)&lt;/DisplayText&gt;&lt;record&gt;&lt;rec-number&gt;112&lt;/rec-number&gt;&lt;foreign-keys&gt;&lt;key app="EN" db-id="ps2rxtae5v2598eaf9apxrt4ata0sz5tt22x" timestamp="1374853524"&gt;112&lt;/key&gt;&lt;/foreign-keys&gt;&lt;ref-type name="Journal Article"&gt;17&lt;/ref-type&gt;&lt;contributors&gt;&lt;authors&gt;&lt;author&gt;Thomas, Len&lt;/author&gt;&lt;author&gt;Buckland, Stephen T&lt;/author&gt;&lt;author&gt;Rexstad, Eric A&lt;/author&gt;&lt;author&gt;Laake, Jeff L&lt;/author&gt;&lt;author&gt;Strindberg, Samantha&lt;/author&gt;&lt;author&gt;Hedley, Sharon L&lt;/author&gt;&lt;author&gt;Bishop, Jon RB&lt;/author&gt;&lt;author&gt;Marques, Tiago A&lt;/author&gt;&lt;author&gt;Burnham, Kenneth P&lt;/author&gt;&lt;/authors&gt;&lt;/contributors&gt;&lt;titles&gt;&lt;title&gt;Distance software: design and analysis of distance sampling surveys for estimating population size&lt;/title&gt;&lt;secondary-title&gt;Journal of Applied Ecology&lt;/secondary-title&gt;&lt;/titles&gt;&lt;periodical&gt;&lt;full-title&gt;Journal of Applied Ecology&lt;/full-title&gt;&lt;/periodical&gt;&lt;pages&gt;5-14&lt;/pages&gt;&lt;volume&gt;47&lt;/volume&gt;&lt;number&gt;1&lt;/number&gt;&lt;dates&gt;&lt;year&gt;2010&lt;/year&gt;&lt;/dates&gt;&lt;isbn&gt;1365-2664&lt;/isbn&gt;&lt;urls&gt;&lt;/urls&gt;&lt;/record&gt;&lt;/Cite&gt;&lt;/EndNote&gt;</w:instrText>
      </w:r>
      <w:r w:rsidR="0024468F">
        <w:fldChar w:fldCharType="separate"/>
      </w:r>
      <w:r w:rsidR="00ED2EB0">
        <w:rPr>
          <w:noProof/>
        </w:rPr>
        <w:t>(</w:t>
      </w:r>
      <w:hyperlink w:anchor="_ENREF_35" w:tooltip="Thomas, 2010 #112" w:history="1">
        <w:r w:rsidR="00C91F0D">
          <w:rPr>
            <w:noProof/>
          </w:rPr>
          <w:t>Thomas, et al. 2010</w:t>
        </w:r>
      </w:hyperlink>
      <w:r w:rsidR="00ED2EB0">
        <w:rPr>
          <w:noProof/>
        </w:rPr>
        <w:t>)</w:t>
      </w:r>
      <w:r w:rsidR="0024468F">
        <w:fldChar w:fldCharType="end"/>
      </w:r>
      <w:r w:rsidR="000E589C">
        <w:t xml:space="preserve">. Densities were calculated for 32 species </w:t>
      </w:r>
      <w:r w:rsidR="00FB65F6">
        <w:t xml:space="preserve">with &gt;20 encounters </w:t>
      </w:r>
      <w:r w:rsidR="000E589C">
        <w:t xml:space="preserve">using the </w:t>
      </w:r>
      <w:r w:rsidR="00536359">
        <w:t>conventional-distance-sampling</w:t>
      </w:r>
      <w:r w:rsidR="000E589C">
        <w:t xml:space="preserve"> engine. </w:t>
      </w:r>
      <w:r w:rsidR="006D4939">
        <w:t>De</w:t>
      </w:r>
      <w:r w:rsidR="00C748BF">
        <w:t>nsities were calculated for survey 1</w:t>
      </w:r>
      <w:r w:rsidR="006D4939">
        <w:t xml:space="preserve"> and </w:t>
      </w:r>
      <w:r w:rsidR="00C748BF">
        <w:t>survey 2</w:t>
      </w:r>
      <w:r w:rsidR="006D4939">
        <w:t xml:space="preserve"> separately</w:t>
      </w:r>
      <w:r w:rsidR="00C52F87">
        <w:t xml:space="preserve"> to create global density estimates (for </w:t>
      </w:r>
      <w:r w:rsidR="00B84A4C">
        <w:t>the first survey)</w:t>
      </w:r>
      <w:r w:rsidR="00C52F87">
        <w:t xml:space="preserve"> and local density estimates (for </w:t>
      </w:r>
      <w:r w:rsidR="00B84A4C">
        <w:t>the second survey</w:t>
      </w:r>
      <w:r w:rsidR="00C52F87">
        <w:t>)</w:t>
      </w:r>
      <w:r w:rsidR="006D4939">
        <w:t xml:space="preserve">. </w:t>
      </w:r>
      <w:r w:rsidR="003E5319">
        <w:t xml:space="preserve">We selected the best </w:t>
      </w:r>
      <w:r w:rsidR="00DD62DB">
        <w:t xml:space="preserve">detection function </w:t>
      </w:r>
      <w:r w:rsidR="003E5319">
        <w:t xml:space="preserve">model from the set consisting of the combinations of suggested key functions and </w:t>
      </w:r>
      <w:r w:rsidR="003E5319">
        <w:lastRenderedPageBreak/>
        <w:t xml:space="preserve">adjustment terms (uniform with cosine or simple polynomial, half-normal with cosine or </w:t>
      </w:r>
      <w:proofErr w:type="spellStart"/>
      <w:r w:rsidR="003E5319">
        <w:t>hermite</w:t>
      </w:r>
      <w:proofErr w:type="spellEnd"/>
      <w:r w:rsidR="003E5319">
        <w:t xml:space="preserve"> polynomial and hazard-rate with cosine or simple polynomial) by delta AIC values </w:t>
      </w:r>
      <w:r w:rsidR="003E5319">
        <w:fldChar w:fldCharType="begin"/>
      </w:r>
      <w:r w:rsidR="00C91F0D">
        <w:instrText xml:space="preserve"> ADDIN EN.CITE &lt;EndNote&gt;&lt;Cite&gt;&lt;Author&gt;Buckland&lt;/Author&gt;&lt;Year&gt;2005&lt;/Year&gt;&lt;RecNum&gt;350&lt;/RecNum&gt;&lt;DisplayText&gt;(Buckland, et al. 2005a)&lt;/DisplayText&gt;&lt;record&gt;&lt;rec-number&gt;350&lt;/rec-number&gt;&lt;foreign-keys&gt;&lt;key app="EN" db-id="ps2rxtae5v2598eaf9apxrt4ata0sz5tt22x" timestamp="1428913674"&gt;350&lt;/key&gt;&lt;/foreign-keys&gt;&lt;ref-type name="Book Section"&gt;5&lt;/ref-type&gt;&lt;contributors&gt;&lt;authors&gt;&lt;author&gt;Buckland, Stephen T.&lt;/author&gt;&lt;author&gt;Anderson, David R.&lt;/author&gt;&lt;author&gt;Burnham, Kenneth P.&lt;/author&gt;&lt;author&gt;Laake, Jeffrey L.&lt;/author&gt;&lt;/authors&gt;&lt;/contributors&gt;&lt;titles&gt;&lt;title&gt;Distance Sampling&lt;/title&gt;&lt;secondary-title&gt;Encyclopedia of Biostatistics&lt;/secondary-title&gt;&lt;/titles&gt;&lt;keywords&gt;&lt;keyword&gt;line transect sampling&lt;/keyword&gt;&lt;keyword&gt;point transect sampling&lt;/keyword&gt;&lt;keyword&gt;sightings surveys&lt;/keyword&gt;&lt;/keywords&gt;&lt;dates&gt;&lt;year&gt;2005&lt;/year&gt;&lt;/dates&gt;&lt;publisher&gt;John Wiley &amp;amp; Sons, Ltd&lt;/publisher&gt;&lt;isbn&gt;9780470011812&lt;/isbn&gt;&lt;urls&gt;&lt;related-urls&gt;&lt;url&gt;http://dx.doi.org/10.1002/0470011815.b2a16019&lt;/url&gt;&lt;/related-urls&gt;&lt;/urls&gt;&lt;electronic-resource-num&gt;10.1002/0470011815.b2a16019&lt;/electronic-resource-num&gt;&lt;/record&gt;&lt;/Cite&gt;&lt;/EndNote&gt;</w:instrText>
      </w:r>
      <w:r w:rsidR="003E5319">
        <w:fldChar w:fldCharType="separate"/>
      </w:r>
      <w:r w:rsidR="00C91F0D">
        <w:rPr>
          <w:noProof/>
        </w:rPr>
        <w:t>(</w:t>
      </w:r>
      <w:hyperlink w:anchor="_ENREF_8" w:tooltip="Buckland, 2005 #350" w:history="1">
        <w:r w:rsidR="00C91F0D">
          <w:rPr>
            <w:noProof/>
          </w:rPr>
          <w:t>Buckland, et al. 2005a</w:t>
        </w:r>
      </w:hyperlink>
      <w:r w:rsidR="00C91F0D">
        <w:rPr>
          <w:noProof/>
        </w:rPr>
        <w:t>)</w:t>
      </w:r>
      <w:r w:rsidR="003E5319">
        <w:fldChar w:fldCharType="end"/>
      </w:r>
      <w:r w:rsidR="003E5319">
        <w:t>.</w:t>
      </w:r>
      <w:r w:rsidR="000C59B8">
        <w:t xml:space="preserve"> We used the size-bias regression method </w:t>
      </w:r>
      <w:r w:rsidR="00DD62DB">
        <w:t xml:space="preserve">available in the software </w:t>
      </w:r>
      <w:r w:rsidR="000C59B8">
        <w:t xml:space="preserve">for group size estimation. Data were generally truncated to exclude the furthest 5 – 10% of observations to improve model fit. </w:t>
      </w:r>
      <w:r w:rsidR="003313DC">
        <w:t xml:space="preserve">We allowed the software to select distance intervals, with the exception of Orange-breasted Sunbird, Greater Double-collared Sunbird and Karoo Scrub-robin where there was evidence for </w:t>
      </w:r>
      <w:r w:rsidR="00D0079F">
        <w:t xml:space="preserve">birds approaching the </w:t>
      </w:r>
      <w:r w:rsidR="003313DC">
        <w:t xml:space="preserve">observer; for these cases we selected the following interval </w:t>
      </w:r>
      <w:r w:rsidR="00BB36A3">
        <w:t>bands</w:t>
      </w:r>
      <w:r w:rsidR="003313DC">
        <w:t xml:space="preserve">: 0, 60, 120 and 180 m. </w:t>
      </w:r>
    </w:p>
    <w:p w:rsidR="000D51D6" w:rsidRDefault="009A200E" w:rsidP="004E6120">
      <w:pPr>
        <w:spacing w:line="480" w:lineRule="auto"/>
      </w:pPr>
      <w:r>
        <w:t xml:space="preserve"> </w:t>
      </w:r>
      <w:r w:rsidR="000D51D6">
        <w:t xml:space="preserve"> </w:t>
      </w:r>
    </w:p>
    <w:p w:rsidR="006D689C" w:rsidRPr="008122B3" w:rsidRDefault="006D689C" w:rsidP="004E6120">
      <w:pPr>
        <w:pStyle w:val="Heading1"/>
        <w:spacing w:line="480" w:lineRule="auto"/>
        <w:rPr>
          <w:rFonts w:asciiTheme="minorHAnsi" w:eastAsiaTheme="minorHAnsi" w:hAnsiTheme="minorHAnsi" w:cstheme="minorBidi"/>
          <w:b/>
          <w:i/>
          <w:color w:val="auto"/>
          <w:sz w:val="22"/>
          <w:szCs w:val="22"/>
        </w:rPr>
      </w:pPr>
      <w:r w:rsidRPr="008122B3">
        <w:rPr>
          <w:rFonts w:asciiTheme="minorHAnsi" w:eastAsiaTheme="minorHAnsi" w:hAnsiTheme="minorHAnsi" w:cstheme="minorBidi"/>
          <w:b/>
          <w:i/>
          <w:color w:val="auto"/>
          <w:sz w:val="22"/>
          <w:szCs w:val="22"/>
        </w:rPr>
        <w:t>Sout</w:t>
      </w:r>
      <w:r w:rsidR="0031252A" w:rsidRPr="008122B3">
        <w:rPr>
          <w:rFonts w:asciiTheme="minorHAnsi" w:eastAsiaTheme="minorHAnsi" w:hAnsiTheme="minorHAnsi" w:cstheme="minorBidi"/>
          <w:b/>
          <w:i/>
          <w:color w:val="auto"/>
          <w:sz w:val="22"/>
          <w:szCs w:val="22"/>
        </w:rPr>
        <w:t>h African Bird Atlas Project reporting rates</w:t>
      </w:r>
    </w:p>
    <w:p w:rsidR="006D689C" w:rsidRDefault="006D689C" w:rsidP="004E6120">
      <w:pPr>
        <w:spacing w:line="480" w:lineRule="auto"/>
      </w:pPr>
      <w:r>
        <w:t xml:space="preserve">The </w:t>
      </w:r>
      <w:r w:rsidR="0031252A">
        <w:t>s</w:t>
      </w:r>
      <w:r>
        <w:t>econd Southern African Bird Atlas Project</w:t>
      </w:r>
      <w:r w:rsidR="0031252A">
        <w:t xml:space="preserve"> (SABAP2) was </w:t>
      </w:r>
      <w:r w:rsidR="004E59D6">
        <w:t>initiated in</w:t>
      </w:r>
      <w:r w:rsidR="00C52F87">
        <w:t xml:space="preserve"> July 2007 </w:t>
      </w:r>
      <w:r w:rsidR="0031252A">
        <w:t xml:space="preserve">and </w:t>
      </w:r>
      <w:r w:rsidR="00C52F87">
        <w:t xml:space="preserve">is </w:t>
      </w:r>
      <w:r>
        <w:t xml:space="preserve">ongoing. </w:t>
      </w:r>
      <w:r w:rsidR="003A246F">
        <w:t xml:space="preserve"> </w:t>
      </w:r>
      <w:r>
        <w:t>The SABAP2 spatial sampling unit is the “pentad” which covers 5 minutes of latitude by 5 minutes of</w:t>
      </w:r>
      <w:r w:rsidR="003A246F">
        <w:t xml:space="preserve"> longitude (5’×5’)</w:t>
      </w:r>
      <w:r>
        <w:t xml:space="preserve">. The number of times a species occurs in a set of lists </w:t>
      </w:r>
      <w:r w:rsidR="00BC654B">
        <w:t xml:space="preserve">divided by the total number of lists </w:t>
      </w:r>
      <w:r w:rsidR="000D7A91">
        <w:t xml:space="preserve">submitted by </w:t>
      </w:r>
      <w:r w:rsidR="00BC654B">
        <w:t>bird watchers</w:t>
      </w:r>
      <w:r w:rsidR="000D7A91">
        <w:t xml:space="preserve"> </w:t>
      </w:r>
      <w:r>
        <w:t>for</w:t>
      </w:r>
      <w:r w:rsidR="003A246F">
        <w:t xml:space="preserve"> a</w:t>
      </w:r>
      <w:r w:rsidR="00E64980">
        <w:t xml:space="preserve"> pentad </w:t>
      </w:r>
      <w:r>
        <w:t xml:space="preserve">is the reporting rate. For instance, if a </w:t>
      </w:r>
      <w:r w:rsidR="003A246F">
        <w:t>pentad</w:t>
      </w:r>
      <w:r>
        <w:t xml:space="preserve"> has 10 submitted lists, and one species occurs on only </w:t>
      </w:r>
      <w:r w:rsidR="00E64980">
        <w:t>one</w:t>
      </w:r>
      <w:r>
        <w:t xml:space="preserve"> list, then the reporting rate for that species is 10%. </w:t>
      </w:r>
      <w:r w:rsidR="00F66B22">
        <w:t xml:space="preserve">We downloaded all reporting rate data for the species </w:t>
      </w:r>
      <w:r w:rsidR="00B05579">
        <w:t xml:space="preserve">observed during survey 1 </w:t>
      </w:r>
      <w:r w:rsidR="00A26DE4">
        <w:t>from sabap2.adu.org.za</w:t>
      </w:r>
      <w:r w:rsidR="00F66B22">
        <w:t xml:space="preserve"> </w:t>
      </w:r>
      <w:r w:rsidR="00A26DE4">
        <w:t xml:space="preserve">on 19 </w:t>
      </w:r>
      <w:r w:rsidR="00351F4E">
        <w:t>January</w:t>
      </w:r>
      <w:r w:rsidR="00A26DE4">
        <w:t xml:space="preserve"> 2015</w:t>
      </w:r>
      <w:r w:rsidR="00F66B22">
        <w:t xml:space="preserve">. We then calculated </w:t>
      </w:r>
      <w:r w:rsidR="00B05579">
        <w:t xml:space="preserve">mean </w:t>
      </w:r>
      <w:r w:rsidR="00F66B22">
        <w:t xml:space="preserve">reporting rates </w:t>
      </w:r>
      <w:r w:rsidR="00B05579">
        <w:t>for each species for those pentads covered in survey 1</w:t>
      </w:r>
      <w:r w:rsidR="00F66B22">
        <w:t>.</w:t>
      </w:r>
      <w:r w:rsidR="00A26DE4">
        <w:t xml:space="preserve"> </w:t>
      </w:r>
      <w:r w:rsidR="00D0079F">
        <w:t xml:space="preserve">As the reporting rate for each pentad is a summary </w:t>
      </w:r>
      <w:r w:rsidR="00BB36A3">
        <w:t>for the duration of SABAP2</w:t>
      </w:r>
      <w:r w:rsidR="00D0079F">
        <w:t xml:space="preserve">, we cannot account for the influence of climate or habitat change at this scale. </w:t>
      </w:r>
    </w:p>
    <w:p w:rsidR="006D689C" w:rsidRPr="008122B3" w:rsidRDefault="00F66B22" w:rsidP="004E6120">
      <w:pPr>
        <w:pStyle w:val="Heading1"/>
        <w:spacing w:line="480" w:lineRule="auto"/>
        <w:rPr>
          <w:rFonts w:ascii="Arial" w:hAnsi="Arial" w:cs="Arial"/>
          <w:b/>
          <w:color w:val="auto"/>
          <w:sz w:val="22"/>
          <w:szCs w:val="22"/>
        </w:rPr>
      </w:pPr>
      <w:r w:rsidRPr="008122B3">
        <w:rPr>
          <w:rFonts w:ascii="Arial" w:hAnsi="Arial" w:cs="Arial"/>
          <w:b/>
          <w:color w:val="auto"/>
          <w:sz w:val="22"/>
          <w:szCs w:val="22"/>
        </w:rPr>
        <w:t>Statistical analysis</w:t>
      </w:r>
    </w:p>
    <w:p w:rsidR="000E4C04" w:rsidRPr="008122B3" w:rsidRDefault="000E4C04" w:rsidP="004E6120">
      <w:pPr>
        <w:pStyle w:val="Heading1"/>
        <w:spacing w:line="480" w:lineRule="auto"/>
        <w:rPr>
          <w:rFonts w:asciiTheme="minorHAnsi" w:eastAsiaTheme="minorHAnsi" w:hAnsiTheme="minorHAnsi" w:cstheme="minorBidi"/>
          <w:b/>
          <w:i/>
          <w:color w:val="auto"/>
          <w:sz w:val="22"/>
          <w:szCs w:val="22"/>
        </w:rPr>
      </w:pPr>
      <w:r w:rsidRPr="008122B3">
        <w:rPr>
          <w:rFonts w:asciiTheme="minorHAnsi" w:eastAsiaTheme="minorHAnsi" w:hAnsiTheme="minorHAnsi" w:cstheme="minorBidi"/>
          <w:b/>
          <w:i/>
          <w:color w:val="auto"/>
          <w:sz w:val="22"/>
          <w:szCs w:val="22"/>
        </w:rPr>
        <w:t>Which detection covariates best explain relative abundance?</w:t>
      </w:r>
    </w:p>
    <w:p w:rsidR="00DC5D69" w:rsidRDefault="00A57B23" w:rsidP="004E6120">
      <w:pPr>
        <w:spacing w:line="480" w:lineRule="auto"/>
      </w:pPr>
      <w:r>
        <w:t xml:space="preserve">To examine </w:t>
      </w:r>
      <w:r w:rsidR="009B76D6">
        <w:t xml:space="preserve">detection </w:t>
      </w:r>
      <w:r>
        <w:t xml:space="preserve">covariates influencing </w:t>
      </w:r>
      <w:r w:rsidR="009B76D6">
        <w:t>survey 1 relative abundance for this community of bird species</w:t>
      </w:r>
      <w:r w:rsidR="00150FD8">
        <w:t xml:space="preserve"> (N = number of species)</w:t>
      </w:r>
      <w:r>
        <w:t>, w</w:t>
      </w:r>
      <w:r w:rsidR="00A26DE4">
        <w:t xml:space="preserve">e use the dredge function in the R package </w:t>
      </w:r>
      <w:proofErr w:type="spellStart"/>
      <w:r w:rsidR="00A26DE4">
        <w:t>MuMIN</w:t>
      </w:r>
      <w:proofErr w:type="spellEnd"/>
      <w:r w:rsidR="00A26DE4">
        <w:t xml:space="preserve"> </w:t>
      </w:r>
      <w:r w:rsidR="0024468F">
        <w:fldChar w:fldCharType="begin"/>
      </w:r>
      <w:r w:rsidR="007D52B0">
        <w:instrText xml:space="preserve"> ADDIN EN.CITE &lt;EndNote&gt;&lt;Cite&gt;&lt;Author&gt;Barton&lt;/Author&gt;&lt;Year&gt;2011&lt;/Year&gt;&lt;RecNum&gt;333&lt;/RecNum&gt;&lt;DisplayText&gt;(Barton 2011)&lt;/DisplayText&gt;&lt;record&gt;&lt;rec-number&gt;333&lt;/rec-number&gt;&lt;foreign-keys&gt;&lt;key app="EN" db-id="ps2rxtae5v2598eaf9apxrt4ata0sz5tt22x" timestamp="1421836078"&gt;333&lt;/key&gt;&lt;/foreign-keys&gt;&lt;ref-type name="Computer Program"&gt;9&lt;/ref-type&gt;&lt;contributors&gt;&lt;authors&gt;&lt;author&gt;Barton, Kamil&lt;/author&gt;&lt;/authors&gt;&lt;/contributors&gt;&lt;titles&gt;&lt;title&gt;MuMIn: Multi-model inference. R package version 1.12.1&lt;/title&gt;&lt;secondary-title&gt;Vienna, Austria: R Foundation for Statistical Computing. See http://CRAN. R-project. org/package= MuMIn&lt;/secondary-title&gt;&lt;/titles&gt;&lt;periodical&gt;&lt;full-title&gt;Vienna, Austria: R Foundation for Statistical Computing. See http://CRAN. R-project. org/package= MuMIn&lt;/full-title&gt;&lt;/periodical&gt;&lt;dates&gt;&lt;year&gt;2011&lt;/year&gt;&lt;/dates&gt;&lt;urls&gt;&lt;/urls&gt;&lt;/record&gt;&lt;/Cite&gt;&lt;/EndNote&gt;</w:instrText>
      </w:r>
      <w:r w:rsidR="0024468F">
        <w:fldChar w:fldCharType="separate"/>
      </w:r>
      <w:r w:rsidR="007D52B0">
        <w:rPr>
          <w:noProof/>
        </w:rPr>
        <w:t>(</w:t>
      </w:r>
      <w:hyperlink w:anchor="_ENREF_4" w:tooltip="Barton, 2011 #333" w:history="1">
        <w:r w:rsidR="00C91F0D">
          <w:rPr>
            <w:noProof/>
          </w:rPr>
          <w:t>Barton 2011</w:t>
        </w:r>
      </w:hyperlink>
      <w:r w:rsidR="007D52B0">
        <w:rPr>
          <w:noProof/>
        </w:rPr>
        <w:t>)</w:t>
      </w:r>
      <w:r w:rsidR="0024468F">
        <w:fldChar w:fldCharType="end"/>
      </w:r>
      <w:r w:rsidR="00A26DE4">
        <w:t xml:space="preserve"> to create a table of competing models</w:t>
      </w:r>
      <w:r w:rsidR="00656382">
        <w:t xml:space="preserve"> </w:t>
      </w:r>
      <w:r w:rsidR="00A26DE4">
        <w:t xml:space="preserve">from the </w:t>
      </w:r>
      <w:r w:rsidR="004E59D6">
        <w:t xml:space="preserve">following </w:t>
      </w:r>
      <w:r w:rsidR="00A26DE4">
        <w:t xml:space="preserve">starting model: </w:t>
      </w:r>
      <w:r w:rsidR="009B76D6">
        <w:t>survey 1</w:t>
      </w:r>
      <w:r w:rsidR="004E59D6">
        <w:t xml:space="preserve"> </w:t>
      </w:r>
      <w:r w:rsidR="00D30EA8">
        <w:t>relative abundance</w:t>
      </w:r>
      <w:r w:rsidR="004E59D6">
        <w:t xml:space="preserve"> ~ </w:t>
      </w:r>
      <w:r w:rsidR="009B3128">
        <w:t xml:space="preserve">mean </w:t>
      </w:r>
      <w:r w:rsidR="004E59D6">
        <w:t>bird density</w:t>
      </w:r>
      <w:r w:rsidR="00A26DE4">
        <w:t xml:space="preserve"> </w:t>
      </w:r>
      <w:r w:rsidR="00A26DE4" w:rsidRPr="00A26DE4">
        <w:t>+</w:t>
      </w:r>
      <w:r w:rsidR="00A26DE4">
        <w:t xml:space="preserve"> group size </w:t>
      </w:r>
      <w:r w:rsidR="00A26DE4" w:rsidRPr="00A26DE4">
        <w:t>+</w:t>
      </w:r>
      <w:r w:rsidR="00A26DE4">
        <w:t xml:space="preserve"> vegetation height </w:t>
      </w:r>
      <w:r w:rsidR="00A26DE4" w:rsidRPr="00A26DE4">
        <w:t>+</w:t>
      </w:r>
      <w:r w:rsidR="00A26DE4">
        <w:t xml:space="preserve"> </w:t>
      </w:r>
      <w:r w:rsidR="00A26DE4" w:rsidRPr="00A26DE4">
        <w:t>mobility</w:t>
      </w:r>
      <w:r w:rsidR="00A26DE4">
        <w:t xml:space="preserve"> </w:t>
      </w:r>
      <w:r w:rsidR="00A26DE4" w:rsidRPr="00A26DE4">
        <w:t>+</w:t>
      </w:r>
      <w:r w:rsidR="00A431E8">
        <w:t>tolerance</w:t>
      </w:r>
      <w:r w:rsidR="00656382">
        <w:t xml:space="preserve"> score</w:t>
      </w:r>
      <w:r w:rsidR="00A26DE4">
        <w:t xml:space="preserve"> </w:t>
      </w:r>
      <w:r w:rsidR="00A26DE4" w:rsidRPr="00A26DE4">
        <w:t>+</w:t>
      </w:r>
      <w:r w:rsidR="00A26DE4">
        <w:t xml:space="preserve"> </w:t>
      </w:r>
      <w:r w:rsidR="00656382">
        <w:t>m</w:t>
      </w:r>
      <w:r w:rsidR="00A26DE4" w:rsidRPr="00A26DE4">
        <w:t>ass</w:t>
      </w:r>
      <w:r w:rsidR="00A26DE4">
        <w:t xml:space="preserve"> </w:t>
      </w:r>
      <w:r w:rsidR="00A26DE4" w:rsidRPr="00A26DE4">
        <w:t>+</w:t>
      </w:r>
      <w:r w:rsidR="00A26DE4">
        <w:t xml:space="preserve"> </w:t>
      </w:r>
      <w:r w:rsidR="00A26DE4">
        <w:lastRenderedPageBreak/>
        <w:t xml:space="preserve">rank </w:t>
      </w:r>
      <w:r w:rsidR="00A26DE4" w:rsidRPr="00A26DE4">
        <w:t>colour</w:t>
      </w:r>
      <w:r w:rsidR="00A26DE4">
        <w:t xml:space="preserve"> </w:t>
      </w:r>
      <w:r w:rsidR="00A26DE4" w:rsidRPr="00A26DE4">
        <w:t>+</w:t>
      </w:r>
      <w:r w:rsidR="00A26DE4">
        <w:t xml:space="preserve"> </w:t>
      </w:r>
      <w:r w:rsidR="00A26DE4" w:rsidRPr="00A26DE4">
        <w:t>modified</w:t>
      </w:r>
      <w:r w:rsidR="00A26DE4">
        <w:t xml:space="preserve"> </w:t>
      </w:r>
      <w:r w:rsidR="00656382">
        <w:t xml:space="preserve">preference score </w:t>
      </w:r>
      <w:r w:rsidR="00A26DE4" w:rsidRPr="00A26DE4">
        <w:t>+</w:t>
      </w:r>
      <w:r w:rsidR="00A26DE4">
        <w:t xml:space="preserve"> vocalization score</w:t>
      </w:r>
      <w:r w:rsidR="00656382">
        <w:t xml:space="preserve">. </w:t>
      </w:r>
      <w:r w:rsidR="00DC5D69">
        <w:t>W</w:t>
      </w:r>
      <w:r w:rsidR="00656382">
        <w:t xml:space="preserve">e </w:t>
      </w:r>
      <w:r w:rsidR="009B08D3">
        <w:t>examine</w:t>
      </w:r>
      <w:r w:rsidR="00656382">
        <w:t xml:space="preserve"> an average model based on </w:t>
      </w:r>
      <w:r w:rsidR="00351F4E">
        <w:t>those models with</w:t>
      </w:r>
      <w:r w:rsidR="0031252A">
        <w:t>in</w:t>
      </w:r>
      <w:r w:rsidR="00656382">
        <w:t xml:space="preserve"> </w:t>
      </w:r>
      <w:proofErr w:type="spellStart"/>
      <w:r w:rsidR="00656382">
        <w:t>AIC</w:t>
      </w:r>
      <w:r w:rsidR="0031252A">
        <w:t>c</w:t>
      </w:r>
      <w:proofErr w:type="spellEnd"/>
      <w:r w:rsidR="00656382">
        <w:t xml:space="preserve"> &lt;</w:t>
      </w:r>
      <w:r w:rsidR="00234FFF">
        <w:t>2</w:t>
      </w:r>
      <w:r w:rsidR="003A246F">
        <w:t xml:space="preserve"> of the top model</w:t>
      </w:r>
      <w:r w:rsidR="00656382">
        <w:t>. We used this model</w:t>
      </w:r>
      <w:r w:rsidR="00B84A4C">
        <w:t xml:space="preserve">, </w:t>
      </w:r>
      <w:r w:rsidR="00734CEC">
        <w:t xml:space="preserve">as well as </w:t>
      </w:r>
      <w:r w:rsidR="00B84A4C">
        <w:t xml:space="preserve">the </w:t>
      </w:r>
      <w:r w:rsidR="00B05579">
        <w:t>top</w:t>
      </w:r>
      <w:r w:rsidR="00B84A4C">
        <w:t xml:space="preserve"> model </w:t>
      </w:r>
      <w:r w:rsidR="00BD2BD1">
        <w:t xml:space="preserve">by AIC </w:t>
      </w:r>
      <w:r w:rsidR="00B84A4C">
        <w:t>and the most parsimonious model</w:t>
      </w:r>
      <w:r w:rsidR="00656382">
        <w:t xml:space="preserve"> </w:t>
      </w:r>
      <w:r w:rsidR="004E6120">
        <w:t xml:space="preserve">with only significant covariates, and a model containing only density, </w:t>
      </w:r>
      <w:r w:rsidR="00656382">
        <w:t xml:space="preserve">to predict </w:t>
      </w:r>
      <w:r w:rsidR="004E6120">
        <w:t>relative abundance</w:t>
      </w:r>
      <w:r w:rsidR="00656382">
        <w:t xml:space="preserve"> from survey</w:t>
      </w:r>
      <w:r w:rsidR="00B05579">
        <w:t xml:space="preserve"> 2</w:t>
      </w:r>
      <w:r w:rsidR="00734CEC">
        <w:t xml:space="preserve"> in a cross validation exercise. For this exercise we</w:t>
      </w:r>
      <w:r w:rsidR="00925CB2">
        <w:t xml:space="preserve"> updat</w:t>
      </w:r>
      <w:r w:rsidR="00734CEC">
        <w:t>ed</w:t>
      </w:r>
      <w:r w:rsidR="00925CB2">
        <w:t xml:space="preserve"> density estimates, group size, tolerance, vegetation height, mobility and vocalization coefficients</w:t>
      </w:r>
      <w:r w:rsidR="00B05579">
        <w:t xml:space="preserve"> with those calculated for survey 2</w:t>
      </w:r>
      <w:r w:rsidR="00925CB2">
        <w:t>, but h</w:t>
      </w:r>
      <w:r w:rsidR="00DD62DB">
        <w:t>eld</w:t>
      </w:r>
      <w:r w:rsidR="00925CB2">
        <w:t xml:space="preserve"> mass, colour and modified habitat preference coefficients constant</w:t>
      </w:r>
      <w:r w:rsidR="009B76D6">
        <w:t xml:space="preserve"> as used in survey 1</w:t>
      </w:r>
      <w:r w:rsidR="00656382">
        <w:t xml:space="preserve">. We tested the </w:t>
      </w:r>
      <w:r w:rsidR="00DD62DB">
        <w:t>relationship</w:t>
      </w:r>
      <w:r w:rsidR="00656382">
        <w:t xml:space="preserve"> between predicted </w:t>
      </w:r>
      <w:r w:rsidR="004E6120">
        <w:t>relative abundance</w:t>
      </w:r>
      <w:r w:rsidR="00656382">
        <w:t xml:space="preserve"> and </w:t>
      </w:r>
      <w:r w:rsidR="00512F26">
        <w:t>actual relative abundance from survey 2</w:t>
      </w:r>
      <w:r w:rsidR="00656382">
        <w:t xml:space="preserve"> using Spearman’s ranked correlation analysis. </w:t>
      </w:r>
    </w:p>
    <w:p w:rsidR="00EF134A" w:rsidRPr="008122B3" w:rsidRDefault="00EF134A" w:rsidP="004E6120">
      <w:pPr>
        <w:pStyle w:val="Heading1"/>
        <w:spacing w:line="480" w:lineRule="auto"/>
        <w:rPr>
          <w:rFonts w:asciiTheme="minorHAnsi" w:eastAsiaTheme="minorHAnsi" w:hAnsiTheme="minorHAnsi" w:cstheme="minorBidi"/>
          <w:b/>
          <w:i/>
          <w:color w:val="auto"/>
          <w:sz w:val="22"/>
          <w:szCs w:val="22"/>
        </w:rPr>
      </w:pPr>
      <w:r w:rsidRPr="008122B3">
        <w:rPr>
          <w:rFonts w:asciiTheme="minorHAnsi" w:eastAsiaTheme="minorHAnsi" w:hAnsiTheme="minorHAnsi" w:cstheme="minorBidi"/>
          <w:b/>
          <w:i/>
          <w:color w:val="auto"/>
          <w:sz w:val="22"/>
          <w:szCs w:val="22"/>
        </w:rPr>
        <w:t>Bird densities and SABAP2 reporting rates</w:t>
      </w:r>
    </w:p>
    <w:p w:rsidR="006D689C" w:rsidRDefault="00512F26" w:rsidP="004E6120">
      <w:pPr>
        <w:spacing w:line="480" w:lineRule="auto"/>
      </w:pPr>
      <w:r>
        <w:t>To explore the relationship between density values obtained from survey 1 and SABAP2 reporting rates we tested for correlations between</w:t>
      </w:r>
      <w:r w:rsidR="00656382">
        <w:t xml:space="preserve"> density </w:t>
      </w:r>
      <w:r>
        <w:t>with</w:t>
      </w:r>
      <w:r w:rsidR="009B76D6">
        <w:t>:</w:t>
      </w:r>
      <w:r w:rsidR="00656382">
        <w:t xml:space="preserve"> </w:t>
      </w:r>
      <w:r w:rsidR="009B76D6">
        <w:t xml:space="preserve">a. </w:t>
      </w:r>
      <w:r>
        <w:t>mean</w:t>
      </w:r>
      <w:r w:rsidR="00656382">
        <w:t xml:space="preserve"> reporting </w:t>
      </w:r>
      <w:r>
        <w:t xml:space="preserve">rate </w:t>
      </w:r>
      <w:r w:rsidR="00656382">
        <w:t xml:space="preserve">for </w:t>
      </w:r>
      <w:r>
        <w:t xml:space="preserve">the set of </w:t>
      </w:r>
      <w:r w:rsidR="00656382">
        <w:t>all species</w:t>
      </w:r>
      <w:r>
        <w:t xml:space="preserve">; </w:t>
      </w:r>
      <w:r w:rsidR="009B76D6">
        <w:t>b.</w:t>
      </w:r>
      <w:r>
        <w:t xml:space="preserve"> reporting rate for the sub</w:t>
      </w:r>
      <w:r w:rsidR="00656382">
        <w:t>set of species excluding those that showed a preference for modified habitats</w:t>
      </w:r>
      <w:r>
        <w:t xml:space="preserve">; </w:t>
      </w:r>
      <w:r w:rsidR="00365E7A" w:rsidRPr="00512F26">
        <w:t xml:space="preserve">and </w:t>
      </w:r>
      <w:r w:rsidR="009B76D6">
        <w:t>c.</w:t>
      </w:r>
      <w:r w:rsidRPr="00512F26">
        <w:t xml:space="preserve"> </w:t>
      </w:r>
      <w:r w:rsidR="00365E7A" w:rsidRPr="00512F26">
        <w:t xml:space="preserve">reporting </w:t>
      </w:r>
      <w:r w:rsidR="00DC5D69" w:rsidRPr="00512F26">
        <w:t>rates</w:t>
      </w:r>
      <w:r w:rsidR="00365E7A" w:rsidRPr="00512F26">
        <w:t xml:space="preserve"> </w:t>
      </w:r>
      <w:r w:rsidRPr="00512F26">
        <w:t>divided</w:t>
      </w:r>
      <w:r w:rsidR="00365E7A" w:rsidRPr="00512F26">
        <w:t xml:space="preserve"> by detection covariates</w:t>
      </w:r>
      <w:r w:rsidR="007778A1">
        <w:t xml:space="preserve"> (an alternative approach to exploring interaction effects)</w:t>
      </w:r>
      <w:r w:rsidR="00656382" w:rsidRPr="00512F26">
        <w:t>.</w:t>
      </w:r>
      <w:r w:rsidR="00365E7A">
        <w:t xml:space="preserve"> From this process we identified </w:t>
      </w:r>
      <w:r w:rsidR="00D11B69">
        <w:t xml:space="preserve">a relationship between density and reporting rates </w:t>
      </w:r>
      <w:r>
        <w:t xml:space="preserve">divided by </w:t>
      </w:r>
      <w:r w:rsidR="00D11B69">
        <w:t>mass. Using this relationship we created a predictive linear model for density</w:t>
      </w:r>
      <w:r w:rsidR="00DC5D69">
        <w:t xml:space="preserve"> (density ~ mean reporting rate / mass). We tested linear model assumptions using the </w:t>
      </w:r>
      <w:proofErr w:type="spellStart"/>
      <w:r w:rsidR="00DC5D69">
        <w:t>gvlma</w:t>
      </w:r>
      <w:proofErr w:type="spellEnd"/>
      <w:r w:rsidR="00DC5D69">
        <w:t xml:space="preserve"> package in R </w:t>
      </w:r>
      <w:r w:rsidR="00DC5D69">
        <w:fldChar w:fldCharType="begin"/>
      </w:r>
      <w:r w:rsidR="007D52B0">
        <w:instrText xml:space="preserve"> ADDIN EN.CITE &lt;EndNote&gt;&lt;Cite&gt;&lt;Author&gt;Pena&lt;/Author&gt;&lt;Year&gt;2010&lt;/Year&gt;&lt;RecNum&gt;297&lt;/RecNum&gt;&lt;DisplayText&gt;(Pena and Slate 2010)&lt;/DisplayText&gt;&lt;record&gt;&lt;rec-number&gt;297&lt;/rec-number&gt;&lt;foreign-keys&gt;&lt;key app="EN" db-id="ps2rxtae5v2598eaf9apxrt4ata0sz5tt22x" timestamp="1416391023"&gt;297&lt;/key&gt;&lt;/foreign-keys&gt;&lt;ref-type name="Computer Program"&gt;9&lt;/ref-type&gt;&lt;contributors&gt;&lt;authors&gt;&lt;author&gt;Pena, Edsel A&lt;/author&gt;&lt;author&gt;Slate, Elizabeth H&lt;/author&gt;&lt;/authors&gt;&lt;/contributors&gt;&lt;titles&gt;&lt;title&gt;gvlma: Global Validation of Linear Models Assumptions&lt;/title&gt;&lt;secondary-title&gt;R package version&lt;/secondary-title&gt;&lt;/titles&gt;&lt;periodical&gt;&lt;full-title&gt;R package version&lt;/full-title&gt;&lt;/periodical&gt;&lt;volume&gt;1&lt;/volume&gt;&lt;number&gt;0.1&lt;/number&gt;&lt;dates&gt;&lt;year&gt;2010&lt;/year&gt;&lt;/dates&gt;&lt;urls&gt;&lt;/urls&gt;&lt;/record&gt;&lt;/Cite&gt;&lt;/EndNote&gt;</w:instrText>
      </w:r>
      <w:r w:rsidR="00DC5D69">
        <w:fldChar w:fldCharType="separate"/>
      </w:r>
      <w:r w:rsidR="007D52B0">
        <w:rPr>
          <w:noProof/>
        </w:rPr>
        <w:t>(</w:t>
      </w:r>
      <w:hyperlink w:anchor="_ENREF_26" w:tooltip="Pena, 2010 #297" w:history="1">
        <w:r w:rsidR="00C91F0D">
          <w:rPr>
            <w:noProof/>
          </w:rPr>
          <w:t>Pena and Slate 2010</w:t>
        </w:r>
      </w:hyperlink>
      <w:r w:rsidR="007D52B0">
        <w:rPr>
          <w:noProof/>
        </w:rPr>
        <w:t>)</w:t>
      </w:r>
      <w:r w:rsidR="00DC5D69">
        <w:fldChar w:fldCharType="end"/>
      </w:r>
      <w:r w:rsidR="00D11B69">
        <w:t xml:space="preserve">. To validate the model </w:t>
      </w:r>
      <w:r w:rsidR="00DC5D69">
        <w:t>predictions</w:t>
      </w:r>
      <w:r w:rsidR="00D11B69">
        <w:t xml:space="preserve">, we calculated 95% confidence interval for densities of the </w:t>
      </w:r>
      <w:r w:rsidR="00CA163A">
        <w:t>Fynbos</w:t>
      </w:r>
      <w:r w:rsidR="00D11B69">
        <w:t xml:space="preserve"> endemic bird species from the reporting rate / mass relationship</w:t>
      </w:r>
      <w:r w:rsidR="000D7A91">
        <w:t xml:space="preserve"> using all available SABAP2 data</w:t>
      </w:r>
      <w:r w:rsidR="00BD2BD1">
        <w:t>. Population</w:t>
      </w:r>
      <w:r w:rsidR="00D11B69">
        <w:t xml:space="preserve"> estimates were </w:t>
      </w:r>
      <w:r w:rsidR="00637BDC">
        <w:t xml:space="preserve">then </w:t>
      </w:r>
      <w:r w:rsidR="00D11B69">
        <w:t>calculated for these species as: number of pentads in which a species was recorded * pentad area (81</w:t>
      </w:r>
      <w:r w:rsidR="00BD2BD1">
        <w:t xml:space="preserve"> km</w:t>
      </w:r>
      <w:r w:rsidR="00BD2BD1" w:rsidRPr="00BD2BD1">
        <w:rPr>
          <w:vertAlign w:val="superscript"/>
        </w:rPr>
        <w:t>2</w:t>
      </w:r>
      <w:r w:rsidR="00D11B69">
        <w:t xml:space="preserve">) * density </w:t>
      </w:r>
      <w:r w:rsidR="000759F9">
        <w:t xml:space="preserve">confidence </w:t>
      </w:r>
      <w:r w:rsidR="00D11B69">
        <w:t>intervals.</w:t>
      </w:r>
      <w:r w:rsidR="000D7A91">
        <w:t xml:space="preserve"> </w:t>
      </w:r>
      <w:r w:rsidR="00BC654B">
        <w:t>To test whether this model is applicable to a wider range of species outside the Fynbos we further predicted population</w:t>
      </w:r>
      <w:r w:rsidR="00663268">
        <w:t xml:space="preserve"> </w:t>
      </w:r>
      <w:r w:rsidR="00BC654B">
        <w:t>s</w:t>
      </w:r>
      <w:r w:rsidR="00663268">
        <w:t>ize</w:t>
      </w:r>
      <w:r w:rsidR="00BC654B">
        <w:t xml:space="preserve"> using this model and SABAP2 data for the set of s</w:t>
      </w:r>
      <w:r w:rsidR="000D7A91">
        <w:t>outh</w:t>
      </w:r>
      <w:r w:rsidR="00BC654B">
        <w:t>ern</w:t>
      </w:r>
      <w:r w:rsidR="000D7A91">
        <w:t xml:space="preserve"> African endemic species for which population estimates were available from the Birdlife International’s </w:t>
      </w:r>
      <w:proofErr w:type="spellStart"/>
      <w:r w:rsidR="00637BDC">
        <w:t>D</w:t>
      </w:r>
      <w:r w:rsidR="000D7A91">
        <w:t>atazone</w:t>
      </w:r>
      <w:proofErr w:type="spellEnd"/>
      <w:r w:rsidR="00A167EB">
        <w:t xml:space="preserve"> </w:t>
      </w:r>
      <w:r w:rsidR="00A167EB">
        <w:fldChar w:fldCharType="begin"/>
      </w:r>
      <w:r w:rsidR="007D52B0">
        <w:instrText xml:space="preserve"> ADDIN EN.CITE &lt;EndNote&gt;&lt;Cite&gt;&lt;Author&gt;BirdLife International&lt;/Author&gt;&lt;Year&gt;2015&lt;/Year&gt;&lt;RecNum&gt;410&lt;/RecNum&gt;&lt;DisplayText&gt;(BirdLife International 2015)&lt;/DisplayText&gt;&lt;record&gt;&lt;rec-number&gt;410&lt;/rec-number&gt;&lt;foreign-keys&gt;&lt;key app="EN" db-id="ps2rxtae5v2598eaf9apxrt4ata0sz5tt22x" timestamp="1432374620"&gt;410&lt;/key&gt;&lt;/foreign-keys&gt;&lt;ref-type name="Web Page"&gt;12&lt;/ref-type&gt;&lt;contributors&gt;&lt;authors&gt;&lt;author&gt;BirdLife International,&lt;/author&gt;&lt;/authors&gt;&lt;/contributors&gt;&lt;titles&gt;&lt;title&gt;IUCN Red List for birds&lt;/title&gt;&lt;/titles&gt;&lt;volume&gt;Downloaded from http://www.birdlife.org on 23/04/2015.&lt;/volume&gt;&lt;dates&gt;&lt;year&gt;2015&lt;/year&gt;&lt;/dates&gt;&lt;urls&gt;&lt;/urls&gt;&lt;/record&gt;&lt;/Cite&gt;&lt;/EndNote&gt;</w:instrText>
      </w:r>
      <w:r w:rsidR="00A167EB">
        <w:fldChar w:fldCharType="separate"/>
      </w:r>
      <w:r w:rsidR="007D52B0">
        <w:rPr>
          <w:noProof/>
        </w:rPr>
        <w:t>(</w:t>
      </w:r>
      <w:hyperlink w:anchor="_ENREF_5" w:tooltip="BirdLife International, 2015 #410" w:history="1">
        <w:r w:rsidR="00C91F0D">
          <w:rPr>
            <w:noProof/>
          </w:rPr>
          <w:t>BirdLife International 2015</w:t>
        </w:r>
      </w:hyperlink>
      <w:r w:rsidR="007D52B0">
        <w:rPr>
          <w:noProof/>
        </w:rPr>
        <w:t>)</w:t>
      </w:r>
      <w:r w:rsidR="00A167EB">
        <w:fldChar w:fldCharType="end"/>
      </w:r>
      <w:r w:rsidR="000D7A91">
        <w:t xml:space="preserve">. </w:t>
      </w:r>
      <w:r w:rsidR="00D11B69">
        <w:t xml:space="preserve">  </w:t>
      </w:r>
      <w:r w:rsidR="006D689C">
        <w:t xml:space="preserve">  </w:t>
      </w:r>
    </w:p>
    <w:p w:rsidR="00DB22A7" w:rsidRPr="009D5AA6" w:rsidRDefault="00D167B5" w:rsidP="004E6120">
      <w:pPr>
        <w:pStyle w:val="Heading1"/>
        <w:spacing w:line="480" w:lineRule="auto"/>
        <w:rPr>
          <w:rFonts w:ascii="Arial" w:hAnsi="Arial" w:cs="Arial"/>
          <w:b/>
          <w:color w:val="auto"/>
          <w:sz w:val="24"/>
          <w:szCs w:val="24"/>
        </w:rPr>
      </w:pPr>
      <w:r w:rsidRPr="009D5AA6">
        <w:rPr>
          <w:rFonts w:ascii="Arial" w:hAnsi="Arial" w:cs="Arial"/>
          <w:b/>
          <w:color w:val="auto"/>
          <w:sz w:val="24"/>
          <w:szCs w:val="24"/>
        </w:rPr>
        <w:lastRenderedPageBreak/>
        <w:t>Results</w:t>
      </w:r>
    </w:p>
    <w:p w:rsidR="00617907" w:rsidRPr="008122B3" w:rsidRDefault="000E4C04" w:rsidP="004E6120">
      <w:pPr>
        <w:pStyle w:val="Heading1"/>
        <w:spacing w:line="480" w:lineRule="auto"/>
        <w:rPr>
          <w:rFonts w:asciiTheme="minorHAnsi" w:eastAsiaTheme="minorHAnsi" w:hAnsiTheme="minorHAnsi" w:cstheme="minorBidi"/>
          <w:b/>
          <w:i/>
          <w:color w:val="auto"/>
          <w:sz w:val="22"/>
          <w:szCs w:val="22"/>
        </w:rPr>
      </w:pPr>
      <w:r w:rsidRPr="008122B3">
        <w:rPr>
          <w:rFonts w:asciiTheme="minorHAnsi" w:eastAsiaTheme="minorHAnsi" w:hAnsiTheme="minorHAnsi" w:cstheme="minorBidi"/>
          <w:b/>
          <w:i/>
          <w:color w:val="auto"/>
          <w:sz w:val="22"/>
          <w:szCs w:val="22"/>
        </w:rPr>
        <w:t>Which detection covariates best</w:t>
      </w:r>
      <w:r w:rsidR="00150FD8" w:rsidRPr="008122B3">
        <w:rPr>
          <w:rFonts w:asciiTheme="minorHAnsi" w:eastAsiaTheme="minorHAnsi" w:hAnsiTheme="minorHAnsi" w:cstheme="minorBidi"/>
          <w:b/>
          <w:i/>
          <w:color w:val="auto"/>
          <w:sz w:val="22"/>
          <w:szCs w:val="22"/>
        </w:rPr>
        <w:t xml:space="preserve"> explain relative abundance?</w:t>
      </w:r>
    </w:p>
    <w:p w:rsidR="00687F9A" w:rsidRDefault="00C65960" w:rsidP="004E6120">
      <w:pPr>
        <w:spacing w:line="480" w:lineRule="auto"/>
      </w:pPr>
      <w:r>
        <w:t>Bird d</w:t>
      </w:r>
      <w:r w:rsidR="00687F9A">
        <w:t xml:space="preserve">ensity estimates and the tolerance score were the significant predictors explaining </w:t>
      </w:r>
      <w:r w:rsidR="000B3387">
        <w:t>relative abundance</w:t>
      </w:r>
      <w:r w:rsidR="00687F9A">
        <w:t xml:space="preserve"> of </w:t>
      </w:r>
      <w:r w:rsidR="00CA163A">
        <w:t>Fynbos</w:t>
      </w:r>
      <w:r>
        <w:t xml:space="preserve"> birds</w:t>
      </w:r>
      <w:r w:rsidR="00687F9A">
        <w:t xml:space="preserve"> in the </w:t>
      </w:r>
      <w:r>
        <w:t xml:space="preserve">averaged </w:t>
      </w:r>
      <w:r w:rsidR="00687F9A">
        <w:t>model</w:t>
      </w:r>
      <w:r>
        <w:t>,</w:t>
      </w:r>
      <w:r w:rsidR="00687F9A">
        <w:t xml:space="preserve"> </w:t>
      </w:r>
      <w:r>
        <w:t xml:space="preserve">composed </w:t>
      </w:r>
      <w:r w:rsidR="00274D25">
        <w:t xml:space="preserve">of five </w:t>
      </w:r>
      <w:r>
        <w:t xml:space="preserve">models within 2 </w:t>
      </w:r>
      <w:proofErr w:type="spellStart"/>
      <w:r>
        <w:t>AICc</w:t>
      </w:r>
      <w:proofErr w:type="spellEnd"/>
      <w:r>
        <w:t xml:space="preserve"> </w:t>
      </w:r>
      <w:r w:rsidR="00284566">
        <w:t xml:space="preserve">points </w:t>
      </w:r>
      <w:r>
        <w:t>of the</w:t>
      </w:r>
      <w:r w:rsidR="00687F9A">
        <w:t xml:space="preserve"> top</w:t>
      </w:r>
      <w:r w:rsidR="00647C92">
        <w:t>-performing</w:t>
      </w:r>
      <w:r w:rsidR="00687F9A">
        <w:t xml:space="preserve"> model</w:t>
      </w:r>
      <w:r w:rsidR="00775770">
        <w:t xml:space="preserve"> (</w:t>
      </w:r>
      <w:r w:rsidR="00637BDC">
        <w:t xml:space="preserve">the complete </w:t>
      </w:r>
      <w:r w:rsidR="00775770">
        <w:t>model summary tabl</w:t>
      </w:r>
      <w:r w:rsidR="00637BDC">
        <w:t xml:space="preserve">e is </w:t>
      </w:r>
      <w:r w:rsidR="00243FF6">
        <w:t>supplementary information 2</w:t>
      </w:r>
      <w:r w:rsidR="00775770">
        <w:t>)</w:t>
      </w:r>
      <w:r w:rsidR="00687F9A">
        <w:t>. All o</w:t>
      </w:r>
      <w:r w:rsidR="00D11B69">
        <w:t>th</w:t>
      </w:r>
      <w:r w:rsidR="00687F9A">
        <w:t xml:space="preserve">er potential detection covariates were non-significant components. </w:t>
      </w:r>
      <w:r w:rsidR="00F96286">
        <w:t>T</w:t>
      </w:r>
      <w:r w:rsidR="00DB22A7">
        <w:t xml:space="preserve">he </w:t>
      </w:r>
      <w:r w:rsidR="000E4C04">
        <w:t>top</w:t>
      </w:r>
      <w:r w:rsidR="00DB22A7">
        <w:t xml:space="preserve"> model </w:t>
      </w:r>
      <w:r w:rsidR="00F96286">
        <w:t>by AIC</w:t>
      </w:r>
      <w:r w:rsidR="00CF4FDA">
        <w:t xml:space="preserve"> </w:t>
      </w:r>
      <w:r w:rsidR="00DB22A7">
        <w:t xml:space="preserve">contained </w:t>
      </w:r>
      <w:r w:rsidR="00687F9A">
        <w:t>the covariates</w:t>
      </w:r>
      <w:r w:rsidR="00647C92">
        <w:t>:</w:t>
      </w:r>
      <w:r w:rsidR="00687F9A">
        <w:t xml:space="preserve"> </w:t>
      </w:r>
      <w:r w:rsidR="00CF4FDA">
        <w:t>density, group size, vocalization</w:t>
      </w:r>
      <w:r w:rsidR="00F96286">
        <w:t xml:space="preserve">, </w:t>
      </w:r>
      <w:proofErr w:type="gramStart"/>
      <w:r w:rsidR="00F96286">
        <w:t>mobility</w:t>
      </w:r>
      <w:proofErr w:type="gramEnd"/>
      <w:r w:rsidR="00CF4FDA">
        <w:t xml:space="preserve"> and vegetation height</w:t>
      </w:r>
      <w:r w:rsidR="00F96286">
        <w:t xml:space="preserve"> </w:t>
      </w:r>
      <w:r w:rsidR="0031252A">
        <w:t>as significant predictors</w:t>
      </w:r>
      <w:r w:rsidR="00F96286">
        <w:t xml:space="preserve">. </w:t>
      </w:r>
      <w:r>
        <w:t>However, v</w:t>
      </w:r>
      <w:r w:rsidR="00F96286">
        <w:t xml:space="preserve">egetation height </w:t>
      </w:r>
      <w:r w:rsidR="0031252A">
        <w:t>proved to be a confounding</w:t>
      </w:r>
      <w:r>
        <w:t xml:space="preserve"> non-linear variable</w:t>
      </w:r>
      <w:r w:rsidR="00647C92">
        <w:t xml:space="preserve">; </w:t>
      </w:r>
      <w:r w:rsidR="00D11B69">
        <w:t>birds at either end of the variable</w:t>
      </w:r>
      <w:r w:rsidR="000C15E9">
        <w:t>’s</w:t>
      </w:r>
      <w:r w:rsidR="00D11B69">
        <w:t xml:space="preserve"> ra</w:t>
      </w:r>
      <w:r w:rsidR="00647C92">
        <w:t xml:space="preserve">nge showed low </w:t>
      </w:r>
      <w:r w:rsidR="00617907">
        <w:t>abundance</w:t>
      </w:r>
      <w:r w:rsidR="00F96286">
        <w:t xml:space="preserve">. </w:t>
      </w:r>
      <w:r w:rsidR="00647C92">
        <w:t>For a model using</w:t>
      </w:r>
      <w:r>
        <w:t xml:space="preserve"> vegetation height</w:t>
      </w:r>
      <w:r w:rsidR="00647C92">
        <w:t xml:space="preserve"> as an offset</w:t>
      </w:r>
      <w:r w:rsidR="00CC3D98">
        <w:t xml:space="preserve"> (</w:t>
      </w:r>
      <w:r w:rsidR="00CC3D98" w:rsidRPr="00CC3D98">
        <w:t>a term to be added to a linear predictor with known coefficient 1 rather than an estimated coefficient</w:t>
      </w:r>
      <w:r w:rsidR="00CC3D98">
        <w:t>)</w:t>
      </w:r>
      <w:r w:rsidR="00F96286">
        <w:t xml:space="preserve">, density was the only significant predictor variable in the resulting model. The </w:t>
      </w:r>
      <w:r w:rsidR="00617907">
        <w:t>relationships</w:t>
      </w:r>
      <w:r w:rsidR="00F96286">
        <w:t xml:space="preserve"> between </w:t>
      </w:r>
      <w:r w:rsidR="00D30EA8">
        <w:t>relative abundance</w:t>
      </w:r>
      <w:r w:rsidR="00F96286">
        <w:t xml:space="preserve"> and the </w:t>
      </w:r>
      <w:r w:rsidR="00734CEC">
        <w:t xml:space="preserve">individual </w:t>
      </w:r>
      <w:r w:rsidR="00F96286">
        <w:t xml:space="preserve">variables in this model are illustrated in </w:t>
      </w:r>
      <w:r w:rsidR="009E43D0">
        <w:t>Fig.</w:t>
      </w:r>
      <w:r w:rsidR="00F96286">
        <w:t xml:space="preserve"> 1. </w:t>
      </w:r>
    </w:p>
    <w:p w:rsidR="009C1F6D" w:rsidRDefault="00637BDC" w:rsidP="008122B3">
      <w:pPr>
        <w:spacing w:line="480" w:lineRule="auto"/>
        <w:ind w:firstLine="720"/>
      </w:pPr>
      <w:r>
        <w:t>For our validation exercise, t</w:t>
      </w:r>
      <w:r w:rsidR="009C1F6D">
        <w:t xml:space="preserve">he correlation between the survey </w:t>
      </w:r>
      <w:r w:rsidR="000E4C04">
        <w:t xml:space="preserve">2 </w:t>
      </w:r>
      <w:r w:rsidR="00D30EA8">
        <w:t>relative abundance</w:t>
      </w:r>
      <w:r w:rsidR="009C1F6D">
        <w:t xml:space="preserve"> and predicted values was strongest for the </w:t>
      </w:r>
      <w:r w:rsidR="000B3387">
        <w:t>simplest</w:t>
      </w:r>
      <w:r w:rsidR="009C1F6D">
        <w:t xml:space="preserve"> model with only bird density</w:t>
      </w:r>
      <w:r w:rsidR="000E4C04">
        <w:t xml:space="preserve"> </w:t>
      </w:r>
      <w:r w:rsidR="009C1F6D">
        <w:t>(</w:t>
      </w:r>
      <w:proofErr w:type="spellStart"/>
      <w:r w:rsidR="00820212">
        <w:t>r</w:t>
      </w:r>
      <w:r w:rsidR="00820212" w:rsidRPr="00647C92">
        <w:rPr>
          <w:vertAlign w:val="subscript"/>
        </w:rPr>
        <w:t>s</w:t>
      </w:r>
      <w:proofErr w:type="spellEnd"/>
      <w:r w:rsidR="00820212">
        <w:t xml:space="preserve"> = </w:t>
      </w:r>
      <w:r w:rsidR="008F653B" w:rsidRPr="008F653B">
        <w:t>0.64</w:t>
      </w:r>
      <w:r w:rsidR="00820212">
        <w:t>, p =</w:t>
      </w:r>
      <w:r w:rsidR="00647C92">
        <w:t xml:space="preserve"> </w:t>
      </w:r>
      <w:r w:rsidR="00820212">
        <w:t xml:space="preserve">0.001, </w:t>
      </w:r>
      <w:proofErr w:type="spellStart"/>
      <w:proofErr w:type="gramStart"/>
      <w:r w:rsidR="00820212">
        <w:t>df</w:t>
      </w:r>
      <w:proofErr w:type="spellEnd"/>
      <w:proofErr w:type="gramEnd"/>
      <w:r w:rsidR="00820212">
        <w:t xml:space="preserve"> = 30; </w:t>
      </w:r>
      <w:r w:rsidR="009C1F6D">
        <w:t xml:space="preserve">Table 1). </w:t>
      </w:r>
      <w:r w:rsidR="00820212">
        <w:t>Correlations with the</w:t>
      </w:r>
      <w:r w:rsidR="009C1F6D">
        <w:t xml:space="preserve"> </w:t>
      </w:r>
      <w:r w:rsidR="000E4C04">
        <w:t>top model and top model with vegetation offset</w:t>
      </w:r>
      <w:r w:rsidR="009C1F6D">
        <w:t xml:space="preserve"> were intermediate, while there was no correlation </w:t>
      </w:r>
      <w:r w:rsidR="00820212">
        <w:t>with predicted values from</w:t>
      </w:r>
      <w:r w:rsidR="009C1F6D">
        <w:t xml:space="preserve"> the averaged model.   </w:t>
      </w:r>
    </w:p>
    <w:p w:rsidR="00DB22A7" w:rsidRDefault="00DB22A7" w:rsidP="004E6120">
      <w:pPr>
        <w:spacing w:line="480" w:lineRule="auto"/>
      </w:pPr>
    </w:p>
    <w:p w:rsidR="009661E5" w:rsidRPr="008122B3" w:rsidRDefault="009661E5" w:rsidP="004E6120">
      <w:pPr>
        <w:pStyle w:val="Heading1"/>
        <w:spacing w:line="480" w:lineRule="auto"/>
        <w:rPr>
          <w:rFonts w:asciiTheme="minorHAnsi" w:eastAsiaTheme="minorHAnsi" w:hAnsiTheme="minorHAnsi" w:cstheme="minorBidi"/>
          <w:b/>
          <w:i/>
          <w:color w:val="auto"/>
          <w:sz w:val="22"/>
          <w:szCs w:val="22"/>
        </w:rPr>
      </w:pPr>
      <w:r w:rsidRPr="008122B3">
        <w:rPr>
          <w:rFonts w:asciiTheme="minorHAnsi" w:eastAsiaTheme="minorHAnsi" w:hAnsiTheme="minorHAnsi" w:cstheme="minorBidi"/>
          <w:b/>
          <w:i/>
          <w:color w:val="auto"/>
          <w:sz w:val="22"/>
          <w:szCs w:val="22"/>
        </w:rPr>
        <w:t>Bird densities and SABAP2 reporting rates</w:t>
      </w:r>
    </w:p>
    <w:p w:rsidR="007F36ED" w:rsidRDefault="002D4A6A" w:rsidP="004E6120">
      <w:pPr>
        <w:spacing w:line="480" w:lineRule="auto"/>
      </w:pPr>
      <w:r>
        <w:t xml:space="preserve">The </w:t>
      </w:r>
      <w:r w:rsidR="009B76D6">
        <w:t>survey 1</w:t>
      </w:r>
      <w:r>
        <w:t xml:space="preserve"> </w:t>
      </w:r>
      <w:r w:rsidR="00441F8D">
        <w:t xml:space="preserve">point counts </w:t>
      </w:r>
      <w:r>
        <w:t xml:space="preserve">were conducted in </w:t>
      </w:r>
      <w:r w:rsidR="00207E30">
        <w:t xml:space="preserve">124 pentads. </w:t>
      </w:r>
      <w:r w:rsidR="004E6120">
        <w:t xml:space="preserve">Correlation between densities and SABAP2 reporting rate </w:t>
      </w:r>
      <w:r w:rsidR="00E73E24">
        <w:t xml:space="preserve">from these pentads </w:t>
      </w:r>
      <w:r w:rsidR="004E6120">
        <w:t>was not significant (</w:t>
      </w:r>
      <w:proofErr w:type="spellStart"/>
      <w:r w:rsidR="004E6120">
        <w:t>r</w:t>
      </w:r>
      <w:r w:rsidR="004E6120" w:rsidRPr="00647C92">
        <w:rPr>
          <w:vertAlign w:val="subscript"/>
        </w:rPr>
        <w:t>s</w:t>
      </w:r>
      <w:proofErr w:type="spellEnd"/>
      <w:r w:rsidR="004E6120">
        <w:t xml:space="preserve"> = 0.25, p = 0.16, </w:t>
      </w:r>
      <w:proofErr w:type="spellStart"/>
      <w:proofErr w:type="gramStart"/>
      <w:r w:rsidR="004E6120">
        <w:t>df</w:t>
      </w:r>
      <w:proofErr w:type="spellEnd"/>
      <w:proofErr w:type="gramEnd"/>
      <w:r w:rsidR="004E6120">
        <w:t xml:space="preserve"> = 30, Fig. 2). </w:t>
      </w:r>
      <w:r w:rsidR="005A0ECA">
        <w:t>R</w:t>
      </w:r>
      <w:r w:rsidR="000E6A86">
        <w:t xml:space="preserve">eporting rates for several species associated with modified landscapes were higher than expected by mean densities </w:t>
      </w:r>
      <w:r w:rsidR="00647C92">
        <w:t xml:space="preserve">calculated from the Fynbos. </w:t>
      </w:r>
    </w:p>
    <w:p w:rsidR="009661E5" w:rsidRDefault="008F653B" w:rsidP="008122B3">
      <w:pPr>
        <w:spacing w:line="480" w:lineRule="auto"/>
        <w:ind w:firstLine="720"/>
      </w:pPr>
      <w:r>
        <w:t>Dividing</w:t>
      </w:r>
      <w:r w:rsidR="00441F8D">
        <w:t xml:space="preserve"> reporting rates by mass did result in a significant </w:t>
      </w:r>
      <w:r>
        <w:t xml:space="preserve">positive </w:t>
      </w:r>
      <w:r w:rsidR="00441F8D">
        <w:t>correlation with density</w:t>
      </w:r>
      <w:r w:rsidR="00A74FFA">
        <w:t xml:space="preserve"> estimates calculated using Distance</w:t>
      </w:r>
      <w:r w:rsidR="00441F8D">
        <w:t xml:space="preserve"> (</w:t>
      </w:r>
      <w:proofErr w:type="spellStart"/>
      <w:r w:rsidR="00441F8D">
        <w:t>r</w:t>
      </w:r>
      <w:r w:rsidR="00441F8D" w:rsidRPr="00647C92">
        <w:rPr>
          <w:vertAlign w:val="subscript"/>
        </w:rPr>
        <w:t>s</w:t>
      </w:r>
      <w:proofErr w:type="spellEnd"/>
      <w:r w:rsidR="00441F8D">
        <w:t xml:space="preserve"> </w:t>
      </w:r>
      <w:r w:rsidR="000B3387">
        <w:t xml:space="preserve">= </w:t>
      </w:r>
      <w:r>
        <w:t>0.72</w:t>
      </w:r>
      <w:r w:rsidR="000B3387">
        <w:t xml:space="preserve">, p &lt; 0.001, </w:t>
      </w:r>
      <w:proofErr w:type="spellStart"/>
      <w:proofErr w:type="gramStart"/>
      <w:r w:rsidR="000B3387">
        <w:t>df</w:t>
      </w:r>
      <w:proofErr w:type="spellEnd"/>
      <w:proofErr w:type="gramEnd"/>
      <w:r w:rsidR="000B3387">
        <w:t xml:space="preserve"> = 30</w:t>
      </w:r>
      <w:r w:rsidR="00425679">
        <w:t xml:space="preserve">; </w:t>
      </w:r>
      <w:r w:rsidR="009E43D0">
        <w:t>Fig.</w:t>
      </w:r>
      <w:r w:rsidR="00425679">
        <w:t xml:space="preserve"> 3</w:t>
      </w:r>
      <w:r w:rsidR="000B3387">
        <w:t>). P</w:t>
      </w:r>
      <w:r w:rsidR="00441F8D">
        <w:t>redicted densities</w:t>
      </w:r>
      <w:r w:rsidR="000B3387">
        <w:t xml:space="preserve"> and </w:t>
      </w:r>
      <w:r w:rsidR="000B3387">
        <w:lastRenderedPageBreak/>
        <w:t>populations</w:t>
      </w:r>
      <w:r w:rsidR="00441F8D">
        <w:t xml:space="preserve"> from SABAP2 data </w:t>
      </w:r>
      <w:r w:rsidR="000B3387">
        <w:t xml:space="preserve">based on the model of this relationship </w:t>
      </w:r>
      <w:r w:rsidR="00441F8D">
        <w:t xml:space="preserve">are presented in Table 2 for </w:t>
      </w:r>
      <w:r w:rsidR="00CA163A">
        <w:t>Fynbos</w:t>
      </w:r>
      <w:r w:rsidR="00441F8D">
        <w:t xml:space="preserve"> endemic species</w:t>
      </w:r>
      <w:r w:rsidR="000B3387">
        <w:t xml:space="preserve"> as well as species outside the biome</w:t>
      </w:r>
      <w:r w:rsidR="00441F8D">
        <w:t xml:space="preserve">. </w:t>
      </w:r>
      <w:r w:rsidR="007B43D2">
        <w:t xml:space="preserve">Correcting reporting rates by dividing by the modified </w:t>
      </w:r>
      <w:r w:rsidR="00E73E24">
        <w:t xml:space="preserve">habitat </w:t>
      </w:r>
      <w:r w:rsidR="007B43D2">
        <w:t>preference score</w:t>
      </w:r>
      <w:r w:rsidR="00E73E24">
        <w:t>,</w:t>
      </w:r>
      <w:r w:rsidR="007B43D2">
        <w:t xml:space="preserve"> or by the tolerance score</w:t>
      </w:r>
      <w:r w:rsidR="00E73E24">
        <w:t>,</w:t>
      </w:r>
      <w:r w:rsidR="007B43D2">
        <w:t xml:space="preserve"> did not improve correlations</w:t>
      </w:r>
      <w:r w:rsidR="0054027A">
        <w:t xml:space="preserve"> significantly</w:t>
      </w:r>
      <w:r w:rsidR="007B43D2">
        <w:t xml:space="preserve"> </w:t>
      </w:r>
      <w:r w:rsidR="0054027A">
        <w:t xml:space="preserve">(modified score: </w:t>
      </w:r>
      <w:proofErr w:type="spellStart"/>
      <w:r w:rsidR="0054027A">
        <w:t>r</w:t>
      </w:r>
      <w:r w:rsidR="0054027A" w:rsidRPr="00647C92">
        <w:rPr>
          <w:vertAlign w:val="subscript"/>
        </w:rPr>
        <w:t>s</w:t>
      </w:r>
      <w:proofErr w:type="spellEnd"/>
      <w:r w:rsidR="0054027A">
        <w:t xml:space="preserve"> = </w:t>
      </w:r>
      <w:r>
        <w:t>0.23</w:t>
      </w:r>
      <w:r w:rsidR="0054027A">
        <w:t xml:space="preserve">, p = 0.21; tolerance: </w:t>
      </w:r>
      <w:proofErr w:type="spellStart"/>
      <w:r w:rsidR="0054027A">
        <w:t>r</w:t>
      </w:r>
      <w:r w:rsidR="0054027A" w:rsidRPr="00647C92">
        <w:rPr>
          <w:vertAlign w:val="subscript"/>
        </w:rPr>
        <w:t>s</w:t>
      </w:r>
      <w:proofErr w:type="spellEnd"/>
      <w:r w:rsidR="0054027A">
        <w:t xml:space="preserve"> = </w:t>
      </w:r>
      <w:r>
        <w:t>-0.32</w:t>
      </w:r>
      <w:r w:rsidR="0054027A">
        <w:t xml:space="preserve">, p = 0.07, </w:t>
      </w:r>
      <w:proofErr w:type="spellStart"/>
      <w:proofErr w:type="gramStart"/>
      <w:r w:rsidR="0054027A">
        <w:t>df</w:t>
      </w:r>
      <w:proofErr w:type="spellEnd"/>
      <w:proofErr w:type="gramEnd"/>
      <w:r w:rsidR="0054027A">
        <w:t xml:space="preserve"> = 30)</w:t>
      </w:r>
      <w:r w:rsidR="00441F8D">
        <w:t xml:space="preserve">. </w:t>
      </w:r>
    </w:p>
    <w:p w:rsidR="00C30F1C" w:rsidRDefault="00441F8D" w:rsidP="008122B3">
      <w:pPr>
        <w:spacing w:line="480" w:lineRule="auto"/>
        <w:ind w:firstLine="720"/>
      </w:pPr>
      <w:r>
        <w:t>Fynbos bird d</w:t>
      </w:r>
      <w:r w:rsidR="0047147D">
        <w:t xml:space="preserve">ensity estimates from SABAP2 reporting rates were generally lower compared to </w:t>
      </w:r>
      <w:r w:rsidR="00647C92">
        <w:t xml:space="preserve">our previously </w:t>
      </w:r>
      <w:r w:rsidR="0047147D">
        <w:t>published estimates</w:t>
      </w:r>
      <w:r w:rsidR="00425679">
        <w:t xml:space="preserve"> </w:t>
      </w:r>
      <w:r w:rsidR="00425679" w:rsidRPr="00A74FFA">
        <w:t>(</w:t>
      </w:r>
      <w:r w:rsidR="00A74FFA">
        <w:t>Table 2</w:t>
      </w:r>
      <w:r w:rsidR="00425679" w:rsidRPr="00A74FFA">
        <w:t>)</w:t>
      </w:r>
      <w:r w:rsidR="0047147D" w:rsidRPr="00A74FFA">
        <w:t>.</w:t>
      </w:r>
      <w:r w:rsidR="0047147D">
        <w:t xml:space="preserve"> </w:t>
      </w:r>
      <w:r w:rsidR="00647C92">
        <w:t xml:space="preserve">The </w:t>
      </w:r>
      <w:r w:rsidR="0047147D">
        <w:t xml:space="preserve">Cape Rockjumper </w:t>
      </w:r>
      <w:r w:rsidR="00617907">
        <w:t xml:space="preserve">SABAP2 </w:t>
      </w:r>
      <w:r w:rsidR="00647C92">
        <w:t xml:space="preserve">density estimate </w:t>
      </w:r>
      <w:r w:rsidR="0047147D">
        <w:t xml:space="preserve">was higher, but this was calculated from a much smaller area than the other species and when standardizing reporting </w:t>
      </w:r>
      <w:r>
        <w:t>area</w:t>
      </w:r>
      <w:r w:rsidR="0047147D">
        <w:t xml:space="preserve"> results to the bioregion </w:t>
      </w:r>
      <w:r w:rsidR="00242943">
        <w:t xml:space="preserve">area </w:t>
      </w:r>
      <w:r w:rsidR="000759F9">
        <w:t>surveyed</w:t>
      </w:r>
      <w:r w:rsidR="0047147D">
        <w:t xml:space="preserve"> by </w:t>
      </w:r>
      <w:hyperlink w:anchor="_ENREF_23" w:tooltip="Lee, 2015 #280" w:history="1">
        <w:r w:rsidR="00C91F0D">
          <w:fldChar w:fldCharType="begin"/>
        </w:r>
        <w:r w:rsidR="00C91F0D">
          <w:instrText xml:space="preserve"> ADDIN EN.CITE &lt;EndNote&gt;&lt;Cite AuthorYear="1"&gt;&lt;Author&gt;Lee&lt;/Author&gt;&lt;Year&gt;2015&lt;/Year&gt;&lt;RecNum&gt;280&lt;/RecNum&gt;&lt;DisplayText&gt;Lee and Barnard (2015)&lt;/DisplayText&gt;&lt;record&gt;&lt;rec-number&gt;280&lt;/rec-number&gt;&lt;foreign-keys&gt;&lt;key app="EN" db-id="ps2rxtae5v2598eaf9apxrt4ata0sz5tt22x" timestamp="1411128011"&gt;280&lt;/key&gt;&lt;/foreign-keys&gt;&lt;ref-type name="Journal Article"&gt;17&lt;/ref-type&gt;&lt;contributors&gt;&lt;authors&gt;&lt;author&gt;Lee, Alan Tristram Kenneth&lt;/author&gt;&lt;author&gt;Barnard, Phoebe&lt;/author&gt;&lt;/authors&gt;&lt;/contributors&gt;&lt;titles&gt;&lt;title&gt;Endemic birds of the Fynbos biome: a conservation assessment and impacts of climate change&lt;/title&gt;&lt;secondary-title&gt;Bird Conservation International&lt;/secondary-title&gt;&lt;/titles&gt;&lt;periodical&gt;&lt;full-title&gt;Bird Conservation International&lt;/full-title&gt;&lt;/periodical&gt;&lt;pages&gt;52-68&lt;/pages&gt;&lt;volume&gt;26&lt;/volume&gt;&lt;number&gt;1&lt;/number&gt;&lt;dates&gt;&lt;year&gt;2015&lt;/year&gt;&lt;/dates&gt;&lt;urls&gt;&lt;/urls&gt;&lt;/record&gt;&lt;/Cite&gt;&lt;/EndNote&gt;</w:instrText>
        </w:r>
        <w:r w:rsidR="00C91F0D">
          <w:fldChar w:fldCharType="separate"/>
        </w:r>
        <w:r w:rsidR="00C91F0D">
          <w:rPr>
            <w:noProof/>
          </w:rPr>
          <w:t>Lee and Barnard (2015)</w:t>
        </w:r>
        <w:r w:rsidR="00C91F0D">
          <w:fldChar w:fldCharType="end"/>
        </w:r>
      </w:hyperlink>
      <w:r w:rsidR="0047147D">
        <w:t xml:space="preserve"> </w:t>
      </w:r>
      <w:r w:rsidR="000759F9">
        <w:t xml:space="preserve">results </w:t>
      </w:r>
      <w:r w:rsidR="0047147D">
        <w:t>were comparable (0.44 – 0.54 individuals / km</w:t>
      </w:r>
      <w:r w:rsidR="0047147D" w:rsidRPr="0047147D">
        <w:rPr>
          <w:vertAlign w:val="superscript"/>
        </w:rPr>
        <w:t>2</w:t>
      </w:r>
      <w:r w:rsidR="0047147D">
        <w:t xml:space="preserve"> 95% CI for corrected </w:t>
      </w:r>
      <w:r w:rsidR="000759F9">
        <w:t xml:space="preserve">SABAP2 derived </w:t>
      </w:r>
      <w:r w:rsidR="0047147D">
        <w:t xml:space="preserve">density estimates). Upper population estimates for all SABAP2 derived metrics were lower than those presented by </w:t>
      </w:r>
      <w:hyperlink w:anchor="_ENREF_23" w:tooltip="Lee, 2015 #280" w:history="1">
        <w:r w:rsidR="00C91F0D">
          <w:fldChar w:fldCharType="begin"/>
        </w:r>
        <w:r w:rsidR="00C91F0D">
          <w:instrText xml:space="preserve"> ADDIN EN.CITE &lt;EndNote&gt;&lt;Cite AuthorYear="1"&gt;&lt;Author&gt;Lee&lt;/Author&gt;&lt;Year&gt;2015&lt;/Year&gt;&lt;RecNum&gt;280&lt;/RecNum&gt;&lt;DisplayText&gt;Lee and Barnard (2015)&lt;/DisplayText&gt;&lt;record&gt;&lt;rec-number&gt;280&lt;/rec-number&gt;&lt;foreign-keys&gt;&lt;key app="EN" db-id="ps2rxtae5v2598eaf9apxrt4ata0sz5tt22x" timestamp="1411128011"&gt;280&lt;/key&gt;&lt;/foreign-keys&gt;&lt;ref-type name="Journal Article"&gt;17&lt;/ref-type&gt;&lt;contributors&gt;&lt;authors&gt;&lt;author&gt;Lee, Alan Tristram Kenneth&lt;/author&gt;&lt;author&gt;Barnard, Phoebe&lt;/author&gt;&lt;/authors&gt;&lt;/contributors&gt;&lt;titles&gt;&lt;title&gt;Endemic birds of the Fynbos biome: a conservation assessment and impacts of climate change&lt;/title&gt;&lt;secondary-title&gt;Bird Conservation International&lt;/secondary-title&gt;&lt;/titles&gt;&lt;periodical&gt;&lt;full-title&gt;Bird Conservation International&lt;/full-title&gt;&lt;/periodical&gt;&lt;pages&gt;52-68&lt;/pages&gt;&lt;volume&gt;26&lt;/volume&gt;&lt;number&gt;1&lt;/number&gt;&lt;dates&gt;&lt;year&gt;2015&lt;/year&gt;&lt;/dates&gt;&lt;urls&gt;&lt;/urls&gt;&lt;/record&gt;&lt;/Cite&gt;&lt;/EndNote&gt;</w:instrText>
        </w:r>
        <w:r w:rsidR="00C91F0D">
          <w:fldChar w:fldCharType="separate"/>
        </w:r>
        <w:r w:rsidR="00C91F0D">
          <w:rPr>
            <w:noProof/>
          </w:rPr>
          <w:t>Lee and Barnard (2015)</w:t>
        </w:r>
        <w:r w:rsidR="00C91F0D">
          <w:fldChar w:fldCharType="end"/>
        </w:r>
      </w:hyperlink>
      <w:r w:rsidR="0047147D">
        <w:t xml:space="preserve">, with upper estimates most comparable for Orange-breasted Sunbird (SABAP2 </w:t>
      </w:r>
      <w:r w:rsidR="00B5766E">
        <w:t xml:space="preserve">UCI </w:t>
      </w:r>
      <w:r w:rsidR="0047147D">
        <w:t>estimate 69% the value of the Lee and Barnard 2015 estimate), but dramatically lower for Protea Seedeater at 8%</w:t>
      </w:r>
      <w:r w:rsidR="00164FF9">
        <w:t xml:space="preserve"> even though density estimates overlapped</w:t>
      </w:r>
      <w:r w:rsidR="0047147D">
        <w:t xml:space="preserve">. </w:t>
      </w:r>
    </w:p>
    <w:p w:rsidR="0047147D" w:rsidRDefault="00441F8D" w:rsidP="008122B3">
      <w:pPr>
        <w:spacing w:line="480" w:lineRule="auto"/>
        <w:ind w:firstLine="720"/>
      </w:pPr>
      <w:r>
        <w:t xml:space="preserve">Almost all </w:t>
      </w:r>
      <w:r w:rsidR="00B5766E">
        <w:t xml:space="preserve">upper </w:t>
      </w:r>
      <w:r>
        <w:t xml:space="preserve">population estimates for </w:t>
      </w:r>
      <w:r w:rsidR="00425679">
        <w:t xml:space="preserve">the validation set of </w:t>
      </w:r>
      <w:r>
        <w:t xml:space="preserve">birds </w:t>
      </w:r>
      <w:r w:rsidR="00425679">
        <w:t xml:space="preserve">with ranges </w:t>
      </w:r>
      <w:r>
        <w:t xml:space="preserve">outside the Fynbos were </w:t>
      </w:r>
      <w:r w:rsidR="00B5766E">
        <w:t>at least twice as</w:t>
      </w:r>
      <w:r>
        <w:t xml:space="preserve"> high compared to published population estimates</w:t>
      </w:r>
      <w:r w:rsidR="00CC3D98">
        <w:t xml:space="preserve"> (from Lee and Barnard 2015)</w:t>
      </w:r>
      <w:r>
        <w:t xml:space="preserve">. </w:t>
      </w:r>
      <w:r w:rsidR="00A74FFA">
        <w:t>Population</w:t>
      </w:r>
      <w:r>
        <w:t xml:space="preserve"> estimates </w:t>
      </w:r>
      <w:r w:rsidR="00A74FFA">
        <w:t xml:space="preserve">from SABAP2 data </w:t>
      </w:r>
      <w:r>
        <w:t>were particularly poor for large bird species</w:t>
      </w:r>
      <w:r w:rsidR="00B5766E">
        <w:t xml:space="preserve">, with those for the </w:t>
      </w:r>
      <w:r w:rsidR="00164FF9">
        <w:t xml:space="preserve">Southern Bald Ibis and </w:t>
      </w:r>
      <w:r w:rsidR="00B5766E">
        <w:t>nomadic Black Harrier unrealistic</w:t>
      </w:r>
      <w:r w:rsidR="00E73E24">
        <w:t xml:space="preserve"> given knowledge of these species</w:t>
      </w:r>
      <w:r>
        <w:t>.</w:t>
      </w:r>
      <w:r w:rsidR="00B5766E">
        <w:t xml:space="preserve"> The near concordance of estimates from Ludwig’s Bustard are likely a function of incomplete atlas coverage across that species Karoo habitat. </w:t>
      </w:r>
      <w:r w:rsidR="00E73E24">
        <w:t>T</w:t>
      </w:r>
      <w:r w:rsidR="00B5766E">
        <w:t>here was some evidence for overlap in population proje</w:t>
      </w:r>
      <w:r w:rsidR="00E73E24">
        <w:t>ctions for grassland passerines. However, t</w:t>
      </w:r>
      <w:r w:rsidR="00B5766E">
        <w:t xml:space="preserve">his method for </w:t>
      </w:r>
      <w:r w:rsidR="00164FF9">
        <w:t xml:space="preserve">population </w:t>
      </w:r>
      <w:r w:rsidR="00B5766E">
        <w:t xml:space="preserve">extrapolation to forest species </w:t>
      </w:r>
      <w:r w:rsidR="00164FF9">
        <w:t>may</w:t>
      </w:r>
      <w:r w:rsidR="00B5766E">
        <w:t xml:space="preserve"> produce higher than expected population estimates due to the small fragmented nature of this habitat within a pentad</w:t>
      </w:r>
      <w:r w:rsidR="00872B24">
        <w:t>,</w:t>
      </w:r>
      <w:r w:rsidR="000B3387">
        <w:t xml:space="preserve"> </w:t>
      </w:r>
      <w:r w:rsidR="00872B24">
        <w:t>in addition to</w:t>
      </w:r>
      <w:r w:rsidR="000B3387">
        <w:t xml:space="preserve"> differences </w:t>
      </w:r>
      <w:r w:rsidR="00E73E24">
        <w:t>resulting from detection function</w:t>
      </w:r>
      <w:r w:rsidR="000B3387">
        <w:t xml:space="preserve"> and reporting rate patterns</w:t>
      </w:r>
      <w:r w:rsidR="00B5766E">
        <w:t xml:space="preserve">. </w:t>
      </w:r>
      <w:r>
        <w:t xml:space="preserve">  </w:t>
      </w:r>
      <w:r w:rsidR="0047147D">
        <w:t xml:space="preserve">  </w:t>
      </w:r>
    </w:p>
    <w:p w:rsidR="00DB22A7" w:rsidRDefault="00DB22A7" w:rsidP="004E6120">
      <w:pPr>
        <w:spacing w:line="480" w:lineRule="auto"/>
        <w:rPr>
          <w:b/>
        </w:rPr>
      </w:pPr>
    </w:p>
    <w:p w:rsidR="006D689C" w:rsidRPr="009D5AA6" w:rsidRDefault="00D167B5" w:rsidP="004E6120">
      <w:pPr>
        <w:pStyle w:val="Heading1"/>
        <w:spacing w:line="480" w:lineRule="auto"/>
        <w:rPr>
          <w:rFonts w:ascii="Arial" w:hAnsi="Arial" w:cs="Arial"/>
          <w:b/>
          <w:color w:val="auto"/>
          <w:sz w:val="24"/>
          <w:szCs w:val="24"/>
        </w:rPr>
      </w:pPr>
      <w:r w:rsidRPr="009D5AA6">
        <w:rPr>
          <w:rFonts w:ascii="Arial" w:hAnsi="Arial" w:cs="Arial"/>
          <w:b/>
          <w:color w:val="auto"/>
          <w:sz w:val="24"/>
          <w:szCs w:val="24"/>
        </w:rPr>
        <w:lastRenderedPageBreak/>
        <w:t>Discussion</w:t>
      </w:r>
    </w:p>
    <w:p w:rsidR="00284566" w:rsidRPr="008122B3" w:rsidRDefault="00284566" w:rsidP="004E6120">
      <w:pPr>
        <w:pStyle w:val="Heading1"/>
        <w:spacing w:line="480" w:lineRule="auto"/>
        <w:rPr>
          <w:rFonts w:asciiTheme="minorHAnsi" w:eastAsiaTheme="minorHAnsi" w:hAnsiTheme="minorHAnsi" w:cstheme="minorBidi"/>
          <w:b/>
          <w:i/>
          <w:color w:val="auto"/>
          <w:sz w:val="22"/>
          <w:szCs w:val="22"/>
        </w:rPr>
      </w:pPr>
      <w:r w:rsidRPr="008122B3">
        <w:rPr>
          <w:rFonts w:asciiTheme="minorHAnsi" w:eastAsiaTheme="minorHAnsi" w:hAnsiTheme="minorHAnsi" w:cstheme="minorBidi"/>
          <w:b/>
          <w:i/>
          <w:color w:val="auto"/>
          <w:sz w:val="22"/>
          <w:szCs w:val="22"/>
        </w:rPr>
        <w:t>Covariates of detection</w:t>
      </w:r>
    </w:p>
    <w:p w:rsidR="00B158F6" w:rsidRDefault="00647C92" w:rsidP="004E6120">
      <w:pPr>
        <w:spacing w:line="480" w:lineRule="auto"/>
      </w:pPr>
      <w:r>
        <w:t>Modelling of a point-</w:t>
      </w:r>
      <w:r w:rsidR="00EF451C">
        <w:t xml:space="preserve">count </w:t>
      </w:r>
      <w:r>
        <w:t xml:space="preserve">based </w:t>
      </w:r>
      <w:r w:rsidR="00EF451C">
        <w:t>relative</w:t>
      </w:r>
      <w:r>
        <w:t>-</w:t>
      </w:r>
      <w:r w:rsidR="00EF451C">
        <w:t>abundance index identif</w:t>
      </w:r>
      <w:r w:rsidR="000B3387">
        <w:t>ied</w:t>
      </w:r>
      <w:r w:rsidR="00EF451C">
        <w:t xml:space="preserve"> several variables that influence detection, the most important being bird tolerance towards the observer. </w:t>
      </w:r>
      <w:r w:rsidR="000B3387">
        <w:t xml:space="preserve">Bird density was a significant predictor of relative abundance in all output models. </w:t>
      </w:r>
      <w:r w:rsidR="00EF451C">
        <w:t>It has been shown for Australian atlas data that reporting rates are monotonically rela</w:t>
      </w:r>
      <w:r w:rsidR="00C30F1C">
        <w:t xml:space="preserve">ted to abundance, although not </w:t>
      </w:r>
      <w:r w:rsidR="00EF451C">
        <w:t xml:space="preserve">linearly </w:t>
      </w:r>
      <w:r w:rsidR="00EF451C">
        <w:fldChar w:fldCharType="begin"/>
      </w:r>
      <w:r w:rsidR="007D52B0">
        <w:instrText xml:space="preserve"> ADDIN EN.CITE &lt;EndNote&gt;&lt;Cite&gt;&lt;Author&gt;Griffioen&lt;/Author&gt;&lt;Year&gt;2001&lt;/Year&gt;&lt;RecNum&gt;328&lt;/RecNum&gt;&lt;DisplayText&gt;(Griffioen 2001)&lt;/DisplayText&gt;&lt;record&gt;&lt;rec-number&gt;328&lt;/rec-number&gt;&lt;foreign-keys&gt;&lt;key app="EN" db-id="ps2rxtae5v2598eaf9apxrt4ata0sz5tt22x" timestamp="1421215371"&gt;328&lt;/key&gt;&lt;/foreign-keys&gt;&lt;ref-type name="Thesis"&gt;32&lt;/ref-type&gt;&lt;contributors&gt;&lt;authors&gt;&lt;author&gt;Griffioen, Peter&lt;/author&gt;&lt;/authors&gt;&lt;/contributors&gt;&lt;titles&gt;&lt;title&gt;Temporal changes in the distributions of bird species in eastern Australia&lt;/title&gt;&lt;/titles&gt;&lt;volume&gt;PhD dissertation&lt;/volume&gt;&lt;dates&gt;&lt;year&gt;2001&lt;/year&gt;&lt;/dates&gt;&lt;publisher&gt;La Trobe University&lt;/publisher&gt;&lt;urls&gt;&lt;/urls&gt;&lt;/record&gt;&lt;/Cite&gt;&lt;/EndNote&gt;</w:instrText>
      </w:r>
      <w:r w:rsidR="00EF451C">
        <w:fldChar w:fldCharType="separate"/>
      </w:r>
      <w:r w:rsidR="007D52B0">
        <w:rPr>
          <w:noProof/>
        </w:rPr>
        <w:t>(</w:t>
      </w:r>
      <w:hyperlink w:anchor="_ENREF_16" w:tooltip="Griffioen, 2001 #328" w:history="1">
        <w:r w:rsidR="00C91F0D">
          <w:rPr>
            <w:noProof/>
          </w:rPr>
          <w:t>Griffioen 2001</w:t>
        </w:r>
      </w:hyperlink>
      <w:r w:rsidR="007D52B0">
        <w:rPr>
          <w:noProof/>
        </w:rPr>
        <w:t>)</w:t>
      </w:r>
      <w:r w:rsidR="00EF451C">
        <w:fldChar w:fldCharType="end"/>
      </w:r>
      <w:r w:rsidR="00EF451C">
        <w:t>.</w:t>
      </w:r>
      <w:r w:rsidR="00B158F6">
        <w:t xml:space="preserve"> Bird density has also been reported to correlate with </w:t>
      </w:r>
      <w:r w:rsidR="00872B24">
        <w:t xml:space="preserve">an index of relative abundance derived from </w:t>
      </w:r>
      <w:r w:rsidR="00B158F6">
        <w:t xml:space="preserve">mist-netting capture rates in the Fynbos </w:t>
      </w:r>
      <w:r w:rsidR="00B158F6">
        <w:fldChar w:fldCharType="begin"/>
      </w:r>
      <w:r w:rsidR="00ED2EB0">
        <w:instrText xml:space="preserve"> ADDIN EN.CITE &lt;EndNote&gt;&lt;Cite&gt;&lt;Author&gt;Lee&lt;/Author&gt;&lt;Year&gt;2015&lt;/Year&gt;&lt;RecNum&gt;397&lt;/RecNum&gt;&lt;DisplayText&gt;(Lee, et al. 2015)&lt;/DisplayText&gt;&lt;record&gt;&lt;rec-number&gt;397&lt;/rec-number&gt;&lt;foreign-keys&gt;&lt;key app="EN" db-id="ps2rxtae5v2598eaf9apxrt4ata0sz5tt22x" timestamp="1430896004"&gt;397&lt;/key&gt;&lt;/foreign-keys&gt;&lt;ref-type name="Journal Article"&gt;17&lt;/ref-type&gt;&lt;contributors&gt;&lt;authors&gt;&lt;author&gt;Lee, Alan TK&lt;/author&gt;&lt;author&gt;Barnard, Phoebe&lt;/author&gt;&lt;author&gt;Hockey, Philip AR&lt;/author&gt;&lt;/authors&gt;&lt;/contributors&gt;&lt;titles&gt;&lt;title&gt;Population metrics for fynbos birds, South Africa: densities, and detection and capture rates from a Mediterranean-type ecosystem&lt;/title&gt;&lt;secondary-title&gt;Ostrich&lt;/secondary-title&gt;&lt;/titles&gt;&lt;periodical&gt;&lt;full-title&gt;Ostrich&lt;/full-title&gt;&lt;/periodical&gt;&lt;pages&gt;1-9&lt;/pages&gt;&lt;dates&gt;&lt;year&gt;2015&lt;/year&gt;&lt;/dates&gt;&lt;isbn&gt;0030-6525&lt;/isbn&gt;&lt;urls&gt;&lt;/urls&gt;&lt;/record&gt;&lt;/Cite&gt;&lt;/EndNote&gt;</w:instrText>
      </w:r>
      <w:r w:rsidR="00B158F6">
        <w:fldChar w:fldCharType="separate"/>
      </w:r>
      <w:r w:rsidR="00ED2EB0">
        <w:rPr>
          <w:noProof/>
        </w:rPr>
        <w:t>(</w:t>
      </w:r>
      <w:hyperlink w:anchor="_ENREF_22" w:tooltip="Lee, 2015 #397" w:history="1">
        <w:r w:rsidR="00C91F0D">
          <w:rPr>
            <w:noProof/>
          </w:rPr>
          <w:t>Lee, et al. 2015</w:t>
        </w:r>
      </w:hyperlink>
      <w:r w:rsidR="00ED2EB0">
        <w:rPr>
          <w:noProof/>
        </w:rPr>
        <w:t>)</w:t>
      </w:r>
      <w:r w:rsidR="00B158F6">
        <w:fldChar w:fldCharType="end"/>
      </w:r>
      <w:r w:rsidR="00B158F6">
        <w:t xml:space="preserve">. </w:t>
      </w:r>
    </w:p>
    <w:p w:rsidR="00EF451C" w:rsidRDefault="008B5B72" w:rsidP="008122B3">
      <w:pPr>
        <w:spacing w:line="480" w:lineRule="auto"/>
        <w:ind w:firstLine="720"/>
      </w:pPr>
      <w:r>
        <w:t>Intuitively, s</w:t>
      </w:r>
      <w:r w:rsidR="00D30EA8">
        <w:t>pecies that are tolerant</w:t>
      </w:r>
      <w:r>
        <w:t xml:space="preserve"> of</w:t>
      </w:r>
      <w:r w:rsidR="00872B24">
        <w:t>,</w:t>
      </w:r>
      <w:r>
        <w:t xml:space="preserve"> or even attracted to</w:t>
      </w:r>
      <w:r w:rsidR="00872B24">
        <w:t>,</w:t>
      </w:r>
      <w:r>
        <w:t xml:space="preserve"> human observers will be recorded more frequently compared to species that display avoidance behaviour and </w:t>
      </w:r>
      <w:r w:rsidR="00F74383">
        <w:t xml:space="preserve">so </w:t>
      </w:r>
      <w:r>
        <w:t xml:space="preserve">which might escape an observer undetected. Indeed, approach behaviour </w:t>
      </w:r>
      <w:r w:rsidR="00F74383">
        <w:t xml:space="preserve">by birds to observers </w:t>
      </w:r>
      <w:r>
        <w:t xml:space="preserve">is often a confounder of density estimation modelling </w:t>
      </w:r>
      <w:r>
        <w:fldChar w:fldCharType="begin"/>
      </w:r>
      <w:r w:rsidR="00ED2EB0">
        <w:instrText xml:space="preserve"> ADDIN EN.CITE &lt;EndNote&gt;&lt;Cite&gt;&lt;Author&gt;Sillett&lt;/Author&gt;&lt;Year&gt;2012&lt;/Year&gt;&lt;RecNum&gt;398&lt;/RecNum&gt;&lt;Prefix&gt;e.g. &lt;/Prefix&gt;&lt;DisplayText&gt;(e.g. Sillett, et al. 2012)&lt;/DisplayText&gt;&lt;record&gt;&lt;rec-number&gt;398&lt;/rec-number&gt;&lt;foreign-keys&gt;&lt;key app="EN" db-id="ps2rxtae5v2598eaf9apxrt4ata0sz5tt22x" timestamp="1431054603"&gt;398&lt;/key&gt;&lt;/foreign-keys&gt;&lt;ref-type name="Journal Article"&gt;17&lt;/ref-type&gt;&lt;contributors&gt;&lt;authors&gt;&lt;author&gt;Sillett, T. Scott&lt;/author&gt;&lt;author&gt;Chandler, Richard B.&lt;/author&gt;&lt;author&gt;Royle, J. Andrew&lt;/author&gt;&lt;author&gt;Kéry, Marc&lt;/author&gt;&lt;author&gt;Morrison, Scott A.&lt;/author&gt;&lt;/authors&gt;&lt;/contributors&gt;&lt;titles&gt;&lt;title&gt;Hierarchical distance-sampling models to estimate population size and habitat-specific abundance of an island endemic&lt;/title&gt;&lt;secondary-title&gt;Ecological Applications&lt;/secondary-title&gt;&lt;/titles&gt;&lt;periodical&gt;&lt;full-title&gt;Ecological Applications&lt;/full-title&gt;&lt;/periodical&gt;&lt;pages&gt;1997-2006&lt;/pages&gt;&lt;volume&gt;22&lt;/volume&gt;&lt;number&gt;7&lt;/number&gt;&lt;dates&gt;&lt;year&gt;2012&lt;/year&gt;&lt;pub-dates&gt;&lt;date&gt;2012/10/01&lt;/date&gt;&lt;/pub-dates&gt;&lt;/dates&gt;&lt;publisher&gt;Ecological Society of America&lt;/publisher&gt;&lt;isbn&gt;1051-0761&lt;/isbn&gt;&lt;urls&gt;&lt;related-urls&gt;&lt;url&gt;http://dx.doi.org/10.1890/11-1400.1&lt;/url&gt;&lt;/related-urls&gt;&lt;/urls&gt;&lt;electronic-resource-num&gt;10.1890/11-1400.1&lt;/electronic-resource-num&gt;&lt;access-date&gt;2015/05/07&lt;/access-date&gt;&lt;/record&gt;&lt;/Cite&gt;&lt;/EndNote&gt;</w:instrText>
      </w:r>
      <w:r>
        <w:fldChar w:fldCharType="separate"/>
      </w:r>
      <w:r w:rsidR="00ED2EB0">
        <w:rPr>
          <w:noProof/>
        </w:rPr>
        <w:t>(</w:t>
      </w:r>
      <w:hyperlink w:anchor="_ENREF_33" w:tooltip="Sillett, 2012 #398" w:history="1">
        <w:r w:rsidR="00C91F0D">
          <w:rPr>
            <w:noProof/>
          </w:rPr>
          <w:t>e.g. Sillett, et al. 2012</w:t>
        </w:r>
      </w:hyperlink>
      <w:r w:rsidR="00ED2EB0">
        <w:rPr>
          <w:noProof/>
        </w:rPr>
        <w:t>)</w:t>
      </w:r>
      <w:r>
        <w:fldChar w:fldCharType="end"/>
      </w:r>
      <w:r>
        <w:t xml:space="preserve">. </w:t>
      </w:r>
      <w:r w:rsidR="003650E2">
        <w:t>Orange-breasted Sunbird density estimation was complicated in this study due to birds approaching the observer. This tolerance score, no doubt influenced by a species predilection for being a ‘sentinel’ species, will be important for regions where mixed-flocks occur, which are often characterized the presence of species know</w:t>
      </w:r>
      <w:r w:rsidR="00242943">
        <w:t>n</w:t>
      </w:r>
      <w:r w:rsidR="003650E2">
        <w:t xml:space="preserve"> for alerting others to the presence of potential predators </w:t>
      </w:r>
      <w:r w:rsidR="003650E2">
        <w:fldChar w:fldCharType="begin"/>
      </w:r>
      <w:r w:rsidR="007D52B0">
        <w:instrText xml:space="preserve"> ADDIN EN.CITE &lt;EndNote&gt;&lt;Cite&gt;&lt;Author&gt;Goodale&lt;/Author&gt;&lt;Year&gt;2008&lt;/Year&gt;&lt;RecNum&gt;402&lt;/RecNum&gt;&lt;DisplayText&gt;(Goodale and Kotagama 2008)&lt;/DisplayText&gt;&lt;record&gt;&lt;rec-number&gt;402&lt;/rec-number&gt;&lt;foreign-keys&gt;&lt;key app="EN" db-id="ps2rxtae5v2598eaf9apxrt4ata0sz5tt22x" timestamp="1431438951"&gt;402&lt;/key&gt;&lt;/foreign-keys&gt;&lt;ref-type name="Journal Article"&gt;17&lt;/ref-type&gt;&lt;contributors&gt;&lt;authors&gt;&lt;author&gt;Goodale, Eben&lt;/author&gt;&lt;author&gt;Kotagama, Sarath W&lt;/author&gt;&lt;/authors&gt;&lt;/contributors&gt;&lt;titles&gt;&lt;title&gt;Response to conspecific and heterospecific alarm calls in mixed-species bird flocks of a Sri Lankan rainforest&lt;/title&gt;&lt;secondary-title&gt;Behavioral Ecology&lt;/secondary-title&gt;&lt;/titles&gt;&lt;periodical&gt;&lt;full-title&gt;Behavioral Ecology&lt;/full-title&gt;&lt;/periodical&gt;&lt;pages&gt;887-894&lt;/pages&gt;&lt;volume&gt;19&lt;/volume&gt;&lt;number&gt;4&lt;/number&gt;&lt;dates&gt;&lt;year&gt;2008&lt;/year&gt;&lt;/dates&gt;&lt;isbn&gt;1045-2249&lt;/isbn&gt;&lt;urls&gt;&lt;/urls&gt;&lt;/record&gt;&lt;/Cite&gt;&lt;/EndNote&gt;</w:instrText>
      </w:r>
      <w:r w:rsidR="003650E2">
        <w:fldChar w:fldCharType="separate"/>
      </w:r>
      <w:r w:rsidR="007D52B0">
        <w:rPr>
          <w:noProof/>
        </w:rPr>
        <w:t>(</w:t>
      </w:r>
      <w:hyperlink w:anchor="_ENREF_15" w:tooltip="Goodale, 2008 #402" w:history="1">
        <w:r w:rsidR="00C91F0D">
          <w:rPr>
            <w:noProof/>
          </w:rPr>
          <w:t>Goodale and Kotagama 2008</w:t>
        </w:r>
      </w:hyperlink>
      <w:r w:rsidR="007D52B0">
        <w:rPr>
          <w:noProof/>
        </w:rPr>
        <w:t>)</w:t>
      </w:r>
      <w:r w:rsidR="003650E2">
        <w:fldChar w:fldCharType="end"/>
      </w:r>
      <w:r w:rsidR="003650E2">
        <w:t xml:space="preserve">. </w:t>
      </w:r>
      <w:r w:rsidR="00D4232D">
        <w:t xml:space="preserve">Habituation to human presence will also impact detectability since non-habituated birds will flush at larger distances </w:t>
      </w:r>
      <w:r w:rsidR="00D4232D">
        <w:fldChar w:fldCharType="begin"/>
      </w:r>
      <w:r w:rsidR="007D52B0">
        <w:instrText xml:space="preserve"> ADDIN EN.CITE &lt;EndNote&gt;&lt;Cite&gt;&lt;Author&gt;Blumstein&lt;/Author&gt;&lt;Year&gt;2013&lt;/Year&gt;&lt;RecNum&gt;403&lt;/RecNum&gt;&lt;DisplayText&gt;(Blumstein 2013, Samia and Blumstein 2015)&lt;/DisplayText&gt;&lt;record&gt;&lt;rec-number&gt;403&lt;/rec-number&gt;&lt;foreign-keys&gt;&lt;key app="EN" db-id="ps2rxtae5v2598eaf9apxrt4ata0sz5tt22x" timestamp="1431439508"&gt;403&lt;/key&gt;&lt;/foreign-keys&gt;&lt;ref-type name="Journal Article"&gt;17&lt;/ref-type&gt;&lt;contributors&gt;&lt;authors&gt;&lt;author&gt;Blumstein, Daniel T&lt;/author&gt;&lt;/authors&gt;&lt;/contributors&gt;&lt;titles&gt;&lt;title&gt;Attention, habituation, and antipredator behaviour: implications for urban birds&lt;/title&gt;&lt;secondary-title&gt;Avian Urban Ecology: Behavioural and Physiological Adaptations&lt;/secondary-title&gt;&lt;/titles&gt;&lt;periodical&gt;&lt;full-title&gt;Avian Urban Ecology: Behavioural and Physiological Adaptations&lt;/full-title&gt;&lt;/periodical&gt;&lt;pages&gt;41&lt;/pages&gt;&lt;dates&gt;&lt;year&gt;2013&lt;/year&gt;&lt;/dates&gt;&lt;isbn&gt;0191637602&lt;/isbn&gt;&lt;urls&gt;&lt;/urls&gt;&lt;/record&gt;&lt;/Cite&gt;&lt;Cite&gt;&lt;Author&gt;Samia&lt;/Author&gt;&lt;Year&gt;2015&lt;/Year&gt;&lt;RecNum&gt;404&lt;/RecNum&gt;&lt;record&gt;&lt;rec-number&gt;404&lt;/rec-number&gt;&lt;foreign-keys&gt;&lt;key app="EN" db-id="ps2rxtae5v2598eaf9apxrt4ata0sz5tt22x" timestamp="1431439895"&gt;404&lt;/key&gt;&lt;/foreign-keys&gt;&lt;ref-type name="Journal Article"&gt;17&lt;/ref-type&gt;&lt;contributors&gt;&lt;authors&gt;&lt;author&gt;Samia, Diogo SM&lt;/author&gt;&lt;author&gt;Blumstein, Daniel T&lt;/author&gt;&lt;/authors&gt;&lt;/contributors&gt;&lt;titles&gt;&lt;title&gt;Birds flush early and avoid the rush: an interspecific study&lt;/title&gt;&lt;secondary-title&gt;PloS one&lt;/secondary-title&gt;&lt;/titles&gt;&lt;periodical&gt;&lt;full-title&gt;PLoS ONE&lt;/full-title&gt;&lt;/periodical&gt;&lt;pages&gt;e0119906&lt;/pages&gt;&lt;volume&gt;10&lt;/volume&gt;&lt;number&gt;3&lt;/number&gt;&lt;dates&gt;&lt;year&gt;2015&lt;/year&gt;&lt;/dates&gt;&lt;urls&gt;&lt;/urls&gt;&lt;/record&gt;&lt;/Cite&gt;&lt;/EndNote&gt;</w:instrText>
      </w:r>
      <w:r w:rsidR="00D4232D">
        <w:fldChar w:fldCharType="separate"/>
      </w:r>
      <w:r w:rsidR="007D52B0">
        <w:rPr>
          <w:noProof/>
        </w:rPr>
        <w:t>(</w:t>
      </w:r>
      <w:hyperlink w:anchor="_ENREF_7" w:tooltip="Blumstein, 2013 #403" w:history="1">
        <w:r w:rsidR="00C91F0D">
          <w:rPr>
            <w:noProof/>
          </w:rPr>
          <w:t>Blumstein 2013</w:t>
        </w:r>
      </w:hyperlink>
      <w:r w:rsidR="007D52B0">
        <w:rPr>
          <w:noProof/>
        </w:rPr>
        <w:t xml:space="preserve">, </w:t>
      </w:r>
      <w:hyperlink w:anchor="_ENREF_31" w:tooltip="Samia, 2015 #404" w:history="1">
        <w:r w:rsidR="00C91F0D">
          <w:rPr>
            <w:noProof/>
          </w:rPr>
          <w:t>Samia and Blumstein 2015</w:t>
        </w:r>
      </w:hyperlink>
      <w:r w:rsidR="007D52B0">
        <w:rPr>
          <w:noProof/>
        </w:rPr>
        <w:t>)</w:t>
      </w:r>
      <w:r w:rsidR="00D4232D">
        <w:fldChar w:fldCharType="end"/>
      </w:r>
      <w:r w:rsidR="00D4232D">
        <w:t xml:space="preserve"> with generally lower chances of detection</w:t>
      </w:r>
      <w:r w:rsidR="00F74383">
        <w:t>. In this case detection</w:t>
      </w:r>
      <w:r w:rsidR="00D4232D">
        <w:t xml:space="preserve"> will also be a function of flight behaviour</w:t>
      </w:r>
      <w:r w:rsidR="00BD6091">
        <w:t xml:space="preserve">: </w:t>
      </w:r>
      <w:r w:rsidR="00D4232D">
        <w:t xml:space="preserve">if alarm calls or wing-beats are given on flight these birds may in fact be more detectable. </w:t>
      </w:r>
      <w:r w:rsidR="00BD6091">
        <w:t>While</w:t>
      </w:r>
      <w:r w:rsidR="003650E2">
        <w:t xml:space="preserve"> the use of this score did not improve the relationship between SABAP2 reporting rates and density estimates</w:t>
      </w:r>
      <w:r w:rsidR="00BD6091">
        <w:t xml:space="preserve"> here, it may be a useful metric elsewhere</w:t>
      </w:r>
      <w:r w:rsidR="00F74383">
        <w:t xml:space="preserve"> or at the individual species level</w:t>
      </w:r>
      <w:r w:rsidR="003650E2">
        <w:t>.</w:t>
      </w:r>
      <w:r w:rsidR="00284566">
        <w:t xml:space="preserve"> </w:t>
      </w:r>
      <w:r w:rsidR="00D30EA8">
        <w:t xml:space="preserve"> </w:t>
      </w:r>
      <w:r w:rsidR="00EF451C">
        <w:t xml:space="preserve">  </w:t>
      </w:r>
    </w:p>
    <w:p w:rsidR="00C6735A" w:rsidRDefault="00284566" w:rsidP="008122B3">
      <w:pPr>
        <w:spacing w:line="480" w:lineRule="auto"/>
        <w:ind w:firstLine="720"/>
      </w:pPr>
      <w:r>
        <w:t xml:space="preserve">Vocalization and mobility were also tentatively identified as being positively correlated with relative abundance. </w:t>
      </w:r>
      <w:r w:rsidR="00C6735A" w:rsidRPr="00C6735A">
        <w:t>In surveys of land birds, an observer usually hears more birds than are seen, and counts based largely on aural cues are routinely used to index bird abundance</w:t>
      </w:r>
      <w:r w:rsidR="00F74383">
        <w:t>. U</w:t>
      </w:r>
      <w:r w:rsidR="00C6735A">
        <w:t xml:space="preserve">sing suitable equipment, </w:t>
      </w:r>
      <w:r w:rsidR="00F74383">
        <w:t xml:space="preserve">vocal cues can </w:t>
      </w:r>
      <w:r w:rsidR="00C6735A">
        <w:t xml:space="preserve">even </w:t>
      </w:r>
      <w:r w:rsidR="00F74383">
        <w:t xml:space="preserve">be used to </w:t>
      </w:r>
      <w:r w:rsidR="00C6735A">
        <w:t xml:space="preserve">calculate density </w:t>
      </w:r>
      <w:r w:rsidR="00C6735A">
        <w:fldChar w:fldCharType="begin"/>
      </w:r>
      <w:r w:rsidR="007D52B0">
        <w:instrText xml:space="preserve"> ADDIN EN.CITE &lt;EndNote&gt;&lt;Cite&gt;&lt;Author&gt;Dawson&lt;/Author&gt;&lt;Year&gt;2009&lt;/Year&gt;&lt;RecNum&gt;406&lt;/RecNum&gt;&lt;DisplayText&gt;(Dawson and Efford 2009)&lt;/DisplayText&gt;&lt;record&gt;&lt;rec-number&gt;406&lt;/rec-number&gt;&lt;foreign-keys&gt;&lt;key app="EN" db-id="ps2rxtae5v2598eaf9apxrt4ata0sz5tt22x" timestamp="1431453574"&gt;406&lt;/key&gt;&lt;/foreign-keys&gt;&lt;ref-type name="Journal Article"&gt;17&lt;/ref-type&gt;&lt;contributors&gt;&lt;authors&gt;&lt;author&gt;Dawson, Deanna K.&lt;/author&gt;&lt;author&gt;Efford, Murray G.&lt;/author&gt;&lt;/authors&gt;&lt;/contributors&gt;&lt;titles&gt;&lt;title&gt;Bird population density estimated from acoustic signals&lt;/title&gt;&lt;secondary-title&gt;Journal of Applied Ecology&lt;/secondary-title&gt;&lt;/titles&gt;&lt;periodical&gt;&lt;full-title&gt;Journal of Applied Ecology&lt;/full-title&gt;&lt;/periodical&gt;&lt;pages&gt;1201-1209&lt;/pages&gt;&lt;volume&gt;46&lt;/volume&gt;&lt;number&gt;6&lt;/number&gt;&lt;keywords&gt;&lt;keyword&gt;acoustic localization&lt;/keyword&gt;&lt;keyword&gt;bird counting&lt;/keyword&gt;&lt;keyword&gt;density estimation&lt;/keyword&gt;&lt;keyword&gt;microphone array&lt;/keyword&gt;&lt;keyword&gt;passive acoustic methods&lt;/keyword&gt;&lt;keyword&gt;sound attenuation&lt;/keyword&gt;&lt;keyword&gt;spatially explicit capture–recapture&lt;/keyword&gt;&lt;/keywords&gt;&lt;dates&gt;&lt;year&gt;2009&lt;/year&gt;&lt;/dates&gt;&lt;publisher&gt;Blackwell Publishing Ltd&lt;/publisher&gt;&lt;isbn&gt;1365-2664&lt;/isbn&gt;&lt;urls&gt;&lt;related-urls&gt;&lt;url&gt;http://dx.doi.org/10.1111/j.1365-2664.2009.01731.x&lt;/url&gt;&lt;/related-urls&gt;&lt;/urls&gt;&lt;electronic-resource-num&gt;10.1111/j.1365-2664.2009.01731.x&lt;/electronic-resource-num&gt;&lt;/record&gt;&lt;/Cite&gt;&lt;/EndNote&gt;</w:instrText>
      </w:r>
      <w:r w:rsidR="00C6735A">
        <w:fldChar w:fldCharType="separate"/>
      </w:r>
      <w:r w:rsidR="007D52B0">
        <w:rPr>
          <w:noProof/>
        </w:rPr>
        <w:t>(</w:t>
      </w:r>
      <w:hyperlink w:anchor="_ENREF_10" w:tooltip="Dawson, 2009 #406" w:history="1">
        <w:r w:rsidR="00C91F0D">
          <w:rPr>
            <w:noProof/>
          </w:rPr>
          <w:t>Dawson and Efford 2009</w:t>
        </w:r>
      </w:hyperlink>
      <w:r w:rsidR="007D52B0">
        <w:rPr>
          <w:noProof/>
        </w:rPr>
        <w:t>)</w:t>
      </w:r>
      <w:r w:rsidR="00C6735A">
        <w:fldChar w:fldCharType="end"/>
      </w:r>
      <w:r w:rsidR="00C6735A" w:rsidRPr="00C6735A">
        <w:t>.</w:t>
      </w:r>
      <w:r w:rsidR="00C6735A">
        <w:t xml:space="preserve"> Flying birds </w:t>
      </w:r>
      <w:r w:rsidR="00C6735A">
        <w:lastRenderedPageBreak/>
        <w:t xml:space="preserve">are far more likely to be detected than birds that remain stationary and </w:t>
      </w:r>
      <w:r w:rsidR="00CC3D98">
        <w:t xml:space="preserve">are </w:t>
      </w:r>
      <w:r w:rsidR="00C6735A">
        <w:t>potentially concealed</w:t>
      </w:r>
      <w:r w:rsidR="00BD6091">
        <w:t>. I</w:t>
      </w:r>
      <w:r w:rsidR="00C6735A">
        <w:t xml:space="preserve">n addition, social birds will often call either in alarm or for group cohesion </w:t>
      </w:r>
      <w:r w:rsidR="00C6735A">
        <w:fldChar w:fldCharType="begin"/>
      </w:r>
      <w:r w:rsidR="007D52B0">
        <w:instrText xml:space="preserve"> ADDIN EN.CITE &lt;EndNote&gt;&lt;Cite&gt;&lt;Author&gt;Farnsworth&lt;/Author&gt;&lt;Year&gt;2005&lt;/Year&gt;&lt;RecNum&gt;407&lt;/RecNum&gt;&lt;DisplayText&gt;(Farnsworth 2005)&lt;/DisplayText&gt;&lt;record&gt;&lt;rec-number&gt;407&lt;/rec-number&gt;&lt;foreign-keys&gt;&lt;key app="EN" db-id="ps2rxtae5v2598eaf9apxrt4ata0sz5tt22x" timestamp="1431453950"&gt;407&lt;/key&gt;&lt;/foreign-keys&gt;&lt;ref-type name="Journal Article"&gt;17&lt;/ref-type&gt;&lt;contributors&gt;&lt;authors&gt;&lt;author&gt;Farnsworth, Andrew&lt;/author&gt;&lt;/authors&gt;&lt;/contributors&gt;&lt;titles&gt;&lt;title&gt;Flight calls and their value for future ornithological studies and conservation research&lt;/title&gt;&lt;secondary-title&gt;The Auk&lt;/secondary-title&gt;&lt;/titles&gt;&lt;periodical&gt;&lt;full-title&gt;The Auk&lt;/full-title&gt;&lt;/periodical&gt;&lt;pages&gt;733-746&lt;/pages&gt;&lt;volume&gt;122&lt;/volume&gt;&lt;number&gt;3&lt;/number&gt;&lt;dates&gt;&lt;year&gt;2005&lt;/year&gt;&lt;/dates&gt;&lt;isbn&gt;1938-4254&lt;/isbn&gt;&lt;urls&gt;&lt;/urls&gt;&lt;/record&gt;&lt;/Cite&gt;&lt;/EndNote&gt;</w:instrText>
      </w:r>
      <w:r w:rsidR="00C6735A">
        <w:fldChar w:fldCharType="separate"/>
      </w:r>
      <w:r w:rsidR="007D52B0">
        <w:rPr>
          <w:noProof/>
        </w:rPr>
        <w:t>(</w:t>
      </w:r>
      <w:hyperlink w:anchor="_ENREF_13" w:tooltip="Farnsworth, 2005 #407" w:history="1">
        <w:r w:rsidR="00C91F0D">
          <w:rPr>
            <w:noProof/>
          </w:rPr>
          <w:t>Farnsworth 2005</w:t>
        </w:r>
      </w:hyperlink>
      <w:r w:rsidR="007D52B0">
        <w:rPr>
          <w:noProof/>
        </w:rPr>
        <w:t>)</w:t>
      </w:r>
      <w:r w:rsidR="00C6735A">
        <w:fldChar w:fldCharType="end"/>
      </w:r>
      <w:r w:rsidR="00C6735A">
        <w:t xml:space="preserve">. </w:t>
      </w:r>
      <w:r w:rsidR="00C6735A" w:rsidRPr="00C6735A">
        <w:t xml:space="preserve"> </w:t>
      </w:r>
    </w:p>
    <w:p w:rsidR="006D689C" w:rsidRDefault="004135BF" w:rsidP="008122B3">
      <w:pPr>
        <w:spacing w:line="480" w:lineRule="auto"/>
        <w:ind w:firstLine="720"/>
      </w:pPr>
      <w:r>
        <w:t>The issue of detection of birds during surveys has been recognised as an issue for a long time, with various techniques used to tackle the issue</w:t>
      </w:r>
      <w:r w:rsidR="00100B38">
        <w:t xml:space="preserve"> </w:t>
      </w:r>
      <w:r w:rsidR="00100B38">
        <w:fldChar w:fldCharType="begin"/>
      </w:r>
      <w:r w:rsidR="00C91F0D">
        <w:instrText xml:space="preserve"> ADDIN EN.CITE &lt;EndNote&gt;&lt;Cite&gt;&lt;Author&gt;Nichols&lt;/Author&gt;&lt;Year&gt;2000&lt;/Year&gt;&lt;RecNum&gt;411&lt;/RecNum&gt;&lt;DisplayText&gt;(Buckland, et al. 2005a, Nichols, et al. 2000)&lt;/DisplayText&gt;&lt;record&gt;&lt;rec-number&gt;411&lt;/rec-number&gt;&lt;foreign-keys&gt;&lt;key app="EN" db-id="ps2rxtae5v2598eaf9apxrt4ata0sz5tt22x" timestamp="1432390107"&gt;411&lt;/key&gt;&lt;/foreign-keys&gt;&lt;ref-type name="Journal Article"&gt;17&lt;/ref-type&gt;&lt;contributors&gt;&lt;authors&gt;&lt;author&gt;Nichols, James D&lt;/author&gt;&lt;author&gt;Hines, James E&lt;/author&gt;&lt;author&gt;Sauer, John R&lt;/author&gt;&lt;author&gt;Fallon, Frederick W&lt;/author&gt;&lt;author&gt;Fallon, Jane E&lt;/author&gt;&lt;author&gt;Heglund, Patricia J&lt;/author&gt;&lt;/authors&gt;&lt;/contributors&gt;&lt;titles&gt;&lt;title&gt;A double-observer approach for estimating detection probability and abundance from point counts&lt;/title&gt;&lt;secondary-title&gt;The Auk&lt;/secondary-title&gt;&lt;/titles&gt;&lt;periodical&gt;&lt;full-title&gt;The Auk&lt;/full-title&gt;&lt;/periodical&gt;&lt;pages&gt;393-408&lt;/pages&gt;&lt;volume&gt;117&lt;/volume&gt;&lt;number&gt;2&lt;/number&gt;&lt;dates&gt;&lt;year&gt;2000&lt;/year&gt;&lt;/dates&gt;&lt;isbn&gt;1938-4254&lt;/isbn&gt;&lt;urls&gt;&lt;/urls&gt;&lt;/record&gt;&lt;/Cite&gt;&lt;Cite&gt;&lt;Author&gt;Buckland&lt;/Author&gt;&lt;Year&gt;2005&lt;/Year&gt;&lt;RecNum&gt;350&lt;/RecNum&gt;&lt;record&gt;&lt;rec-number&gt;350&lt;/rec-number&gt;&lt;foreign-keys&gt;&lt;key app="EN" db-id="ps2rxtae5v2598eaf9apxrt4ata0sz5tt22x" timestamp="1428913674"&gt;350&lt;/key&gt;&lt;/foreign-keys&gt;&lt;ref-type name="Book Section"&gt;5&lt;/ref-type&gt;&lt;contributors&gt;&lt;authors&gt;&lt;author&gt;Buckland, Stephen T.&lt;/author&gt;&lt;author&gt;Anderson, David R.&lt;/author&gt;&lt;author&gt;Burnham, Kenneth P.&lt;/author&gt;&lt;author&gt;Laake, Jeffrey L.&lt;/author&gt;&lt;/authors&gt;&lt;/contributors&gt;&lt;titles&gt;&lt;title&gt;Distance Sampling&lt;/title&gt;&lt;secondary-title&gt;Encyclopedia of Biostatistics&lt;/secondary-title&gt;&lt;/titles&gt;&lt;keywords&gt;&lt;keyword&gt;line transect sampling&lt;/keyword&gt;&lt;keyword&gt;point transect sampling&lt;/keyword&gt;&lt;keyword&gt;sightings surveys&lt;/keyword&gt;&lt;/keywords&gt;&lt;dates&gt;&lt;year&gt;2005&lt;/year&gt;&lt;/dates&gt;&lt;publisher&gt;John Wiley &amp;amp; Sons, Ltd&lt;/publisher&gt;&lt;isbn&gt;9780470011812&lt;/isbn&gt;&lt;urls&gt;&lt;related-urls&gt;&lt;url&gt;http://dx.doi.org/10.1002/0470011815.b2a16019&lt;/url&gt;&lt;/related-urls&gt;&lt;/urls&gt;&lt;electronic-resource-num&gt;10.1002/0470011815.b2a16019&lt;/electronic-resource-num&gt;&lt;/record&gt;&lt;/Cite&gt;&lt;/EndNote&gt;</w:instrText>
      </w:r>
      <w:r w:rsidR="00100B38">
        <w:fldChar w:fldCharType="separate"/>
      </w:r>
      <w:r w:rsidR="00C91F0D">
        <w:rPr>
          <w:noProof/>
        </w:rPr>
        <w:t>(</w:t>
      </w:r>
      <w:hyperlink w:anchor="_ENREF_8" w:tooltip="Buckland, 2005 #350" w:history="1">
        <w:r w:rsidR="00C91F0D">
          <w:rPr>
            <w:noProof/>
          </w:rPr>
          <w:t>Buckland, et al. 2005a</w:t>
        </w:r>
      </w:hyperlink>
      <w:r w:rsidR="00C91F0D">
        <w:rPr>
          <w:noProof/>
        </w:rPr>
        <w:t xml:space="preserve">, </w:t>
      </w:r>
      <w:hyperlink w:anchor="_ENREF_25" w:tooltip="Nichols, 2000 #411" w:history="1">
        <w:r w:rsidR="00C91F0D">
          <w:rPr>
            <w:noProof/>
          </w:rPr>
          <w:t>Nichols, et al. 2000</w:t>
        </w:r>
      </w:hyperlink>
      <w:r w:rsidR="00C91F0D">
        <w:rPr>
          <w:noProof/>
        </w:rPr>
        <w:t>)</w:t>
      </w:r>
      <w:r w:rsidR="00100B38">
        <w:fldChar w:fldCharType="end"/>
      </w:r>
      <w:r>
        <w:t xml:space="preserve">. </w:t>
      </w:r>
      <w:r w:rsidR="000759F9">
        <w:t xml:space="preserve"> R</w:t>
      </w:r>
      <w:r>
        <w:t xml:space="preserve">ecent publications exploring ecological processes from SABAP data have used occupancy modelling techniques that attempt to account for the observation process </w:t>
      </w:r>
      <w:r w:rsidR="00A77F56">
        <w:fldChar w:fldCharType="begin"/>
      </w:r>
      <w:r w:rsidR="00ED2EB0">
        <w:instrText xml:space="preserve"> ADDIN EN.CITE &lt;EndNote&gt;&lt;Cite&gt;&lt;Author&gt;Bled&lt;/Author&gt;&lt;Year&gt;2013&lt;/Year&gt;&lt;RecNum&gt;405&lt;/RecNum&gt;&lt;DisplayText&gt;(Bled, et al. 2013)&lt;/DisplayText&gt;&lt;record&gt;&lt;rec-number&gt;405&lt;/rec-number&gt;&lt;foreign-keys&gt;&lt;key app="EN" db-id="ps2rxtae5v2598eaf9apxrt4ata0sz5tt22x" timestamp="1431440119"&gt;405&lt;/key&gt;&lt;/foreign-keys&gt;&lt;ref-type name="Journal Article"&gt;17&lt;/ref-type&gt;&lt;contributors&gt;&lt;authors&gt;&lt;author&gt;Bled, Florent&lt;/author&gt;&lt;author&gt;Nichols, James D&lt;/author&gt;&lt;author&gt;Altwegg, Res&lt;/author&gt;&lt;/authors&gt;&lt;/contributors&gt;&lt;titles&gt;&lt;title&gt;Dynamic occupancy models for analyzing species&amp;apos; range dynamics across large geographic scales&lt;/title&gt;&lt;secondary-title&gt;Ecology and evolution&lt;/secondary-title&gt;&lt;/titles&gt;&lt;periodical&gt;&lt;full-title&gt;Ecology and Evolution&lt;/full-title&gt;&lt;/periodical&gt;&lt;pages&gt;4896-4909&lt;/pages&gt;&lt;volume&gt;3&lt;/volume&gt;&lt;number&gt;15&lt;/number&gt;&lt;dates&gt;&lt;year&gt;2013&lt;/year&gt;&lt;/dates&gt;&lt;isbn&gt;2045-7758&lt;/isbn&gt;&lt;urls&gt;&lt;/urls&gt;&lt;/record&gt;&lt;/Cite&gt;&lt;/EndNote&gt;</w:instrText>
      </w:r>
      <w:r w:rsidR="00A77F56">
        <w:fldChar w:fldCharType="separate"/>
      </w:r>
      <w:r w:rsidR="00ED2EB0">
        <w:rPr>
          <w:noProof/>
        </w:rPr>
        <w:t>(</w:t>
      </w:r>
      <w:hyperlink w:anchor="_ENREF_6" w:tooltip="Bled, 2013 #405" w:history="1">
        <w:r w:rsidR="00C91F0D">
          <w:rPr>
            <w:noProof/>
          </w:rPr>
          <w:t>Bled, et al. 2013</w:t>
        </w:r>
      </w:hyperlink>
      <w:r w:rsidR="00ED2EB0">
        <w:rPr>
          <w:noProof/>
        </w:rPr>
        <w:t>)</w:t>
      </w:r>
      <w:r w:rsidR="00A77F56">
        <w:fldChar w:fldCharType="end"/>
      </w:r>
      <w:r>
        <w:t>. However, while probability of occupancy of any given area is improved</w:t>
      </w:r>
      <w:r w:rsidR="00A77F56">
        <w:t xml:space="preserve"> when accounting for the observation process</w:t>
      </w:r>
      <w:r>
        <w:t>, the scale of these studies has been co</w:t>
      </w:r>
      <w:r w:rsidR="00C30F1C">
        <w:t>a</w:t>
      </w:r>
      <w:r>
        <w:t xml:space="preserve">rse and the technique is suitable for only a small set of species. </w:t>
      </w:r>
      <w:r w:rsidR="003650E2">
        <w:t>As of yet, no density or population estimates have resulted from occupancy modelling using the SABAP2 dataset.</w:t>
      </w:r>
      <w:r>
        <w:t xml:space="preserve"> </w:t>
      </w:r>
    </w:p>
    <w:p w:rsidR="00284566" w:rsidRPr="008122B3" w:rsidRDefault="00284566" w:rsidP="004E6120">
      <w:pPr>
        <w:pStyle w:val="Heading1"/>
        <w:spacing w:line="480" w:lineRule="auto"/>
        <w:rPr>
          <w:rFonts w:asciiTheme="minorHAnsi" w:eastAsiaTheme="minorHAnsi" w:hAnsiTheme="minorHAnsi" w:cstheme="minorBidi"/>
          <w:b/>
          <w:i/>
          <w:color w:val="auto"/>
          <w:sz w:val="22"/>
          <w:szCs w:val="22"/>
        </w:rPr>
      </w:pPr>
      <w:r w:rsidRPr="008122B3">
        <w:rPr>
          <w:rFonts w:asciiTheme="minorHAnsi" w:eastAsiaTheme="minorHAnsi" w:hAnsiTheme="minorHAnsi" w:cstheme="minorBidi"/>
          <w:b/>
          <w:i/>
          <w:color w:val="auto"/>
          <w:sz w:val="22"/>
          <w:szCs w:val="22"/>
        </w:rPr>
        <w:t>Density and atlas reporting rates</w:t>
      </w:r>
    </w:p>
    <w:p w:rsidR="00F74383" w:rsidRDefault="00441F8D" w:rsidP="004E6120">
      <w:pPr>
        <w:spacing w:line="480" w:lineRule="auto"/>
      </w:pPr>
      <w:r>
        <w:t>For the first time for SABAP</w:t>
      </w:r>
      <w:r w:rsidR="00A77F56">
        <w:t>2</w:t>
      </w:r>
      <w:r>
        <w:t xml:space="preserve"> data we attempt to explicitly explore several species</w:t>
      </w:r>
      <w:r w:rsidR="003C7DF2">
        <w:t>’</w:t>
      </w:r>
      <w:r>
        <w:t xml:space="preserve"> behavioural and biological attributes that would account for variation in detection and thus reporting rates. </w:t>
      </w:r>
      <w:r w:rsidR="003C7DF2">
        <w:t>While we expected bird density to be the best explanatory variable from the relationship between density and relative abundance modelled above, th</w:t>
      </w:r>
      <w:r w:rsidR="00BD6091">
        <w:t>e</w:t>
      </w:r>
      <w:r w:rsidR="003C7DF2">
        <w:t xml:space="preserve"> relationship</w:t>
      </w:r>
      <w:r w:rsidR="00BD6091">
        <w:t xml:space="preserve"> with atlas reporting rates</w:t>
      </w:r>
      <w:r w:rsidR="003C7DF2">
        <w:t xml:space="preserve"> was confounded by birds tolerant </w:t>
      </w:r>
      <w:r w:rsidR="00F74383">
        <w:t>of human-</w:t>
      </w:r>
      <w:r w:rsidR="00BD6091">
        <w:t>modified habitats</w:t>
      </w:r>
      <w:r w:rsidR="00F74383">
        <w:t>. These</w:t>
      </w:r>
      <w:r w:rsidR="00BD6091">
        <w:t xml:space="preserve"> had </w:t>
      </w:r>
      <w:r w:rsidR="003C7DF2">
        <w:t>higher reporting rates than expected. To a degree this is not a surprise: most citizen scientist observation efforts will at the very least start in human modified habitats, if not cover them explicitly.</w:t>
      </w:r>
      <w:r w:rsidR="00BD6091">
        <w:t xml:space="preserve"> The influence of roads on bird distribution is well reported</w:t>
      </w:r>
      <w:r w:rsidR="004E2DAD">
        <w:t>, for instance</w:t>
      </w:r>
      <w:r w:rsidR="00BD6091">
        <w:t xml:space="preserve"> it has been demonstrated that Orange-breasted </w:t>
      </w:r>
      <w:r w:rsidR="00F74383">
        <w:t>S</w:t>
      </w:r>
      <w:r w:rsidR="00BD6091">
        <w:t xml:space="preserve">unbird avoid the road verge </w:t>
      </w:r>
      <w:r w:rsidR="008D090D">
        <w:fldChar w:fldCharType="begin"/>
      </w:r>
      <w:r w:rsidR="007D52B0">
        <w:instrText xml:space="preserve"> ADDIN EN.CITE &lt;EndNote&gt;&lt;Cite&gt;&lt;Author&gt;Geerts&lt;/Author&gt;&lt;Year&gt;2011&lt;/Year&gt;&lt;RecNum&gt;77&lt;/RecNum&gt;&lt;DisplayText&gt;(Geerts and Pauw 2011)&lt;/DisplayText&gt;&lt;record&gt;&lt;rec-number&gt;77&lt;/rec-number&gt;&lt;foreign-keys&gt;&lt;key app="EN" db-id="ps2rxtae5v2598eaf9apxrt4ata0sz5tt22x" timestamp="1373023999"&gt;77&lt;/key&gt;&lt;/foreign-keys&gt;&lt;ref-type name="Journal Article"&gt;17&lt;/ref-type&gt;&lt;contributors&gt;&lt;authors&gt;&lt;author&gt;Geerts, Sjirk&lt;/author&gt;&lt;author&gt;Pauw, Anton&lt;/author&gt;&lt;/authors&gt;&lt;/contributors&gt;&lt;titles&gt;&lt;title&gt;Easy technique for assessing pollination rates in the genus Erica reveals road impact on bird pollination in the Cape fynbos, South Africa&lt;/title&gt;&lt;secondary-title&gt;Austral Ecology&lt;/secondary-title&gt;&lt;/titles&gt;&lt;periodical&gt;&lt;full-title&gt;Austral Ecology&lt;/full-title&gt;&lt;/periodical&gt;&lt;pages&gt;656-662&lt;/pages&gt;&lt;volume&gt;36&lt;/volume&gt;&lt;number&gt;6&lt;/number&gt;&lt;dates&gt;&lt;year&gt;2011&lt;/year&gt;&lt;/dates&gt;&lt;isbn&gt;1442-9993&lt;/isbn&gt;&lt;urls&gt;&lt;/urls&gt;&lt;/record&gt;&lt;/Cite&gt;&lt;/EndNote&gt;</w:instrText>
      </w:r>
      <w:r w:rsidR="008D090D">
        <w:fldChar w:fldCharType="separate"/>
      </w:r>
      <w:r w:rsidR="007D52B0">
        <w:rPr>
          <w:noProof/>
        </w:rPr>
        <w:t>(</w:t>
      </w:r>
      <w:hyperlink w:anchor="_ENREF_14" w:tooltip="Geerts, 2011 #77" w:history="1">
        <w:r w:rsidR="00C91F0D">
          <w:rPr>
            <w:noProof/>
          </w:rPr>
          <w:t>Geerts and Pauw 2011</w:t>
        </w:r>
      </w:hyperlink>
      <w:r w:rsidR="007D52B0">
        <w:rPr>
          <w:noProof/>
        </w:rPr>
        <w:t>)</w:t>
      </w:r>
      <w:r w:rsidR="008D090D">
        <w:fldChar w:fldCharType="end"/>
      </w:r>
      <w:r w:rsidR="00BD6091">
        <w:t>.</w:t>
      </w:r>
      <w:r w:rsidR="003C7DF2">
        <w:t xml:space="preserve"> </w:t>
      </w:r>
    </w:p>
    <w:p w:rsidR="003C7DF2" w:rsidRDefault="003C7DF2" w:rsidP="00F74383">
      <w:pPr>
        <w:spacing w:line="480" w:lineRule="auto"/>
        <w:ind w:firstLine="720"/>
      </w:pPr>
      <w:r>
        <w:t xml:space="preserve">For this set of </w:t>
      </w:r>
      <w:r w:rsidR="00CA163A">
        <w:t>Fynbos</w:t>
      </w:r>
      <w:r>
        <w:t xml:space="preserve"> birds for which densities could be calculated, most were small passerines, </w:t>
      </w:r>
      <w:r w:rsidR="00CC3D98">
        <w:t>and we identified a</w:t>
      </w:r>
      <w:r>
        <w:t xml:space="preserve"> relationship with reporting rates when correcting </w:t>
      </w:r>
      <w:r w:rsidR="00CC3D98">
        <w:t>when accounting for</w:t>
      </w:r>
      <w:r>
        <w:t xml:space="preserve"> mass. </w:t>
      </w:r>
      <w:r w:rsidR="007816E4">
        <w:t>Given all else is equal, l</w:t>
      </w:r>
      <w:r>
        <w:t>arger birds are more easily detected, but otherwise this relationship was unexpected</w:t>
      </w:r>
      <w:r w:rsidR="00D34EC7">
        <w:t xml:space="preserve"> given the modelling exercise on correlations of relative abundance from the single observer data set</w:t>
      </w:r>
      <w:r>
        <w:t>.</w:t>
      </w:r>
      <w:r w:rsidR="004E2DAD">
        <w:t xml:space="preserve"> However, the relative abundance index was created from point counts conducted </w:t>
      </w:r>
      <w:r w:rsidR="004E2DAD">
        <w:lastRenderedPageBreak/>
        <w:t xml:space="preserve">on foot, while most SABAP2 lists are </w:t>
      </w:r>
      <w:r w:rsidR="00CC3D98">
        <w:t>likely</w:t>
      </w:r>
      <w:r w:rsidR="001C6068">
        <w:t xml:space="preserve"> compiled</w:t>
      </w:r>
      <w:r w:rsidR="004E2DAD">
        <w:t xml:space="preserve"> </w:t>
      </w:r>
      <w:r w:rsidR="001C6068">
        <w:t xml:space="preserve">to a degree </w:t>
      </w:r>
      <w:r w:rsidR="004E2DAD">
        <w:t>while driving, when larger bird</w:t>
      </w:r>
      <w:r w:rsidR="001C6068">
        <w:t>s</w:t>
      </w:r>
      <w:r w:rsidR="004E2DAD">
        <w:t xml:space="preserve"> will be more readily detected</w:t>
      </w:r>
      <w:r w:rsidR="00F74383">
        <w:t xml:space="preserve"> and hence the importance of mass over the detection covariates</w:t>
      </w:r>
      <w:r w:rsidR="004E2DAD">
        <w:t>.</w:t>
      </w:r>
      <w:r>
        <w:t xml:space="preserve">  </w:t>
      </w:r>
    </w:p>
    <w:p w:rsidR="0050121C" w:rsidRDefault="00872B24" w:rsidP="008122B3">
      <w:pPr>
        <w:spacing w:line="480" w:lineRule="auto"/>
        <w:ind w:firstLine="720"/>
      </w:pPr>
      <w:r>
        <w:t>Our d</w:t>
      </w:r>
      <w:r w:rsidR="008B5B72">
        <w:t xml:space="preserve">ensity estimates for </w:t>
      </w:r>
      <w:r w:rsidR="00CA163A">
        <w:t>Fynbos</w:t>
      </w:r>
      <w:r w:rsidR="008B5B72">
        <w:t xml:space="preserve"> endemic bird species calculated from SABAP2 reporting rates broadly agreed with t</w:t>
      </w:r>
      <w:r w:rsidR="00456076">
        <w:t xml:space="preserve">hose published in </w:t>
      </w:r>
      <w:hyperlink w:anchor="_ENREF_23" w:tooltip="Lee, 2015 #280" w:history="1">
        <w:r w:rsidR="00C91F0D">
          <w:fldChar w:fldCharType="begin"/>
        </w:r>
        <w:r w:rsidR="00C91F0D">
          <w:instrText xml:space="preserve"> ADDIN EN.CITE &lt;EndNote&gt;&lt;Cite AuthorYear="1"&gt;&lt;Author&gt;Lee&lt;/Author&gt;&lt;Year&gt;2015&lt;/Year&gt;&lt;RecNum&gt;280&lt;/RecNum&gt;&lt;DisplayText&gt;Lee and Barnard (2015)&lt;/DisplayText&gt;&lt;record&gt;&lt;rec-number&gt;280&lt;/rec-number&gt;&lt;foreign-keys&gt;&lt;key app="EN" db-id="ps2rxtae5v2598eaf9apxrt4ata0sz5tt22x" timestamp="1411128011"&gt;280&lt;/key&gt;&lt;/foreign-keys&gt;&lt;ref-type name="Journal Article"&gt;17&lt;/ref-type&gt;&lt;contributors&gt;&lt;authors&gt;&lt;author&gt;Lee, Alan Tristram Kenneth&lt;/author&gt;&lt;author&gt;Barnard, Phoebe&lt;/author&gt;&lt;/authors&gt;&lt;/contributors&gt;&lt;titles&gt;&lt;title&gt;Endemic birds of the Fynbos biome: a conservation assessment and impacts of climate change&lt;/title&gt;&lt;secondary-title&gt;Bird Conservation International&lt;/secondary-title&gt;&lt;/titles&gt;&lt;periodical&gt;&lt;full-title&gt;Bird Conservation International&lt;/full-title&gt;&lt;/periodical&gt;&lt;pages&gt;52-68&lt;/pages&gt;&lt;volume&gt;26&lt;/volume&gt;&lt;number&gt;1&lt;/number&gt;&lt;dates&gt;&lt;year&gt;2015&lt;/year&gt;&lt;/dates&gt;&lt;urls&gt;&lt;/urls&gt;&lt;/record&gt;&lt;/Cite&gt;&lt;/EndNote&gt;</w:instrText>
        </w:r>
        <w:r w:rsidR="00C91F0D">
          <w:fldChar w:fldCharType="separate"/>
        </w:r>
        <w:r w:rsidR="00C91F0D">
          <w:rPr>
            <w:noProof/>
          </w:rPr>
          <w:t>Lee and Barnard (2015)</w:t>
        </w:r>
        <w:r w:rsidR="00C91F0D">
          <w:fldChar w:fldCharType="end"/>
        </w:r>
      </w:hyperlink>
      <w:r w:rsidR="00456076">
        <w:t xml:space="preserve">. While population estimates were consistently lower, the </w:t>
      </w:r>
      <w:r w:rsidR="004E2DAD">
        <w:t xml:space="preserve">existing </w:t>
      </w:r>
      <w:r w:rsidR="00456076">
        <w:t>published values were based on extrapolation of density estimates to the possible extent of occurrence of these species</w:t>
      </w:r>
      <w:r w:rsidR="00CC3D98">
        <w:t>. This was</w:t>
      </w:r>
      <w:r w:rsidR="00456076">
        <w:t xml:space="preserve"> an area in some cases much larger than the area represented by </w:t>
      </w:r>
      <w:r w:rsidR="00CC3D98">
        <w:t>our current</w:t>
      </w:r>
      <w:r w:rsidR="00456076">
        <w:t xml:space="preserve"> conversion of pentads to area from which population </w:t>
      </w:r>
      <w:r w:rsidR="003C7DF2">
        <w:t>estimates</w:t>
      </w:r>
      <w:r w:rsidR="00456076">
        <w:t xml:space="preserve"> </w:t>
      </w:r>
      <w:r w:rsidR="004E2DAD">
        <w:t xml:space="preserve">from SABAP2 data </w:t>
      </w:r>
      <w:r w:rsidR="00456076">
        <w:t>were calculated. The pentad area better represents a species area of occupancy</w:t>
      </w:r>
      <w:r w:rsidR="003C7DF2">
        <w:t xml:space="preserve"> for species whose range has been well covered by </w:t>
      </w:r>
      <w:proofErr w:type="spellStart"/>
      <w:r w:rsidR="003C7DF2">
        <w:t>atlasing</w:t>
      </w:r>
      <w:proofErr w:type="spellEnd"/>
      <w:r w:rsidR="003C7DF2">
        <w:t xml:space="preserve"> efforts. Area of occupancy is</w:t>
      </w:r>
      <w:r w:rsidR="00456076">
        <w:t xml:space="preserve"> typically an area contained within a species extent of occurrence. While this suggests lower </w:t>
      </w:r>
      <w:r w:rsidR="00D11088">
        <w:t xml:space="preserve">SABAP2 </w:t>
      </w:r>
      <w:r w:rsidR="00456076">
        <w:t xml:space="preserve">population estimates are valid </w:t>
      </w:r>
      <w:r w:rsidR="004E2DAD">
        <w:t>for the Fynbos endemic bird species</w:t>
      </w:r>
      <w:r w:rsidR="007816E4">
        <w:t xml:space="preserve"> </w:t>
      </w:r>
      <w:r w:rsidR="00456076">
        <w:t xml:space="preserve">as they are conservative, upper confidence interval values are </w:t>
      </w:r>
      <w:r w:rsidR="00F74383">
        <w:t>possibly</w:t>
      </w:r>
      <w:r w:rsidR="00456076">
        <w:t xml:space="preserve"> underestimate</w:t>
      </w:r>
      <w:r w:rsidR="00F74383">
        <w:t>d</w:t>
      </w:r>
      <w:r w:rsidR="00456076">
        <w:t>. In the case of the drab</w:t>
      </w:r>
      <w:r w:rsidR="007816E4">
        <w:t>-coloured</w:t>
      </w:r>
      <w:r w:rsidR="00456076">
        <w:t xml:space="preserve"> Protea Seedeater, a species with</w:t>
      </w:r>
      <w:r w:rsidR="006F7DCE">
        <w:t xml:space="preserve"> very low detection probability</w:t>
      </w:r>
      <w:r w:rsidR="00456076">
        <w:t xml:space="preserve"> </w:t>
      </w:r>
      <w:r w:rsidR="00456076">
        <w:fldChar w:fldCharType="begin"/>
      </w:r>
      <w:r w:rsidR="00ED2EB0">
        <w:instrText xml:space="preserve"> ADDIN EN.CITE &lt;EndNote&gt;&lt;Cite&gt;&lt;Author&gt;Lee&lt;/Author&gt;&lt;Year&gt;2015&lt;/Year&gt;&lt;RecNum&gt;397&lt;/RecNum&gt;&lt;DisplayText&gt;(Lee, et al. 2015)&lt;/DisplayText&gt;&lt;record&gt;&lt;rec-number&gt;397&lt;/rec-number&gt;&lt;foreign-keys&gt;&lt;key app="EN" db-id="ps2rxtae5v2598eaf9apxrt4ata0sz5tt22x" timestamp="1430896004"&gt;397&lt;/key&gt;&lt;/foreign-keys&gt;&lt;ref-type name="Journal Article"&gt;17&lt;/ref-type&gt;&lt;contributors&gt;&lt;authors&gt;&lt;author&gt;Lee, Alan TK&lt;/author&gt;&lt;author&gt;Barnard, Phoebe&lt;/author&gt;&lt;author&gt;Hockey, Philip AR&lt;/author&gt;&lt;/authors&gt;&lt;/contributors&gt;&lt;titles&gt;&lt;title&gt;Population metrics for fynbos birds, South Africa: densities, and detection and capture rates from a Mediterranean-type ecosystem&lt;/title&gt;&lt;secondary-title&gt;Ostrich&lt;/secondary-title&gt;&lt;/titles&gt;&lt;periodical&gt;&lt;full-title&gt;Ostrich&lt;/full-title&gt;&lt;/periodical&gt;&lt;pages&gt;1-9&lt;/pages&gt;&lt;dates&gt;&lt;year&gt;2015&lt;/year&gt;&lt;/dates&gt;&lt;isbn&gt;0030-6525&lt;/isbn&gt;&lt;urls&gt;&lt;/urls&gt;&lt;/record&gt;&lt;/Cite&gt;&lt;/EndNote&gt;</w:instrText>
      </w:r>
      <w:r w:rsidR="00456076">
        <w:fldChar w:fldCharType="separate"/>
      </w:r>
      <w:r w:rsidR="00ED2EB0">
        <w:rPr>
          <w:noProof/>
        </w:rPr>
        <w:t>(</w:t>
      </w:r>
      <w:hyperlink w:anchor="_ENREF_22" w:tooltip="Lee, 2015 #397" w:history="1">
        <w:r w:rsidR="00C91F0D">
          <w:rPr>
            <w:noProof/>
          </w:rPr>
          <w:t>Lee, et al. 2015</w:t>
        </w:r>
      </w:hyperlink>
      <w:r w:rsidR="00ED2EB0">
        <w:rPr>
          <w:noProof/>
        </w:rPr>
        <w:t>)</w:t>
      </w:r>
      <w:r w:rsidR="00456076">
        <w:fldChar w:fldCharType="end"/>
      </w:r>
      <w:r w:rsidR="00456076">
        <w:t xml:space="preserve">, the upper confidence interval reported by SABAP2 would need to be multiplied by ten to be </w:t>
      </w:r>
      <w:r w:rsidR="00281C32">
        <w:t xml:space="preserve">comparable to published values. This is an important consideration given that atlas efforts are patchy and species are </w:t>
      </w:r>
      <w:r w:rsidR="00CC3D98">
        <w:t>unlikely to be</w:t>
      </w:r>
      <w:r w:rsidR="00281C32">
        <w:t xml:space="preserve"> reported from </w:t>
      </w:r>
      <w:r w:rsidR="00CC3D98">
        <w:t xml:space="preserve">all </w:t>
      </w:r>
      <w:r w:rsidR="00281C32">
        <w:t xml:space="preserve">areas in which they do occur, </w:t>
      </w:r>
      <w:r w:rsidR="0037513F">
        <w:t>which is</w:t>
      </w:r>
      <w:r w:rsidR="00281C32">
        <w:t xml:space="preserve"> likely to be the case for species inhabiting inaccessible mountain regions.</w:t>
      </w:r>
    </w:p>
    <w:p w:rsidR="00BD6091" w:rsidRDefault="000759F9" w:rsidP="008122B3">
      <w:pPr>
        <w:spacing w:line="480" w:lineRule="auto"/>
        <w:ind w:firstLine="720"/>
      </w:pPr>
      <w:r>
        <w:t xml:space="preserve">The technique presented here to estimate densities and populations was </w:t>
      </w:r>
      <w:r w:rsidR="003C7DF2">
        <w:t xml:space="preserve">trained on a dataset of </w:t>
      </w:r>
      <w:r w:rsidR="00BD6091">
        <w:t xml:space="preserve">mostly </w:t>
      </w:r>
      <w:r w:rsidR="003C7DF2">
        <w:t>small</w:t>
      </w:r>
      <w:r w:rsidR="00BD6091">
        <w:t>,</w:t>
      </w:r>
      <w:r w:rsidR="003C7DF2">
        <w:t xml:space="preserve"> passerine species from the </w:t>
      </w:r>
      <w:r w:rsidR="00CA163A">
        <w:t>Fynbos</w:t>
      </w:r>
      <w:r w:rsidR="003C7DF2">
        <w:t xml:space="preserve">. </w:t>
      </w:r>
      <w:r w:rsidR="004F3A25">
        <w:t>Given the unique set of conditions that lead to reporting rates for different biomes, it is not surprising that population estimates</w:t>
      </w:r>
      <w:r w:rsidR="009C14E4">
        <w:t xml:space="preserve"> derived from atlas data</w:t>
      </w:r>
      <w:r w:rsidR="004F3A25">
        <w:t xml:space="preserve"> for </w:t>
      </w:r>
      <w:r w:rsidR="0037513F">
        <w:t xml:space="preserve">species </w:t>
      </w:r>
      <w:r w:rsidR="007816E4">
        <w:t xml:space="preserve">outside the </w:t>
      </w:r>
      <w:r w:rsidR="00CA163A">
        <w:t>Fynbos</w:t>
      </w:r>
      <w:r w:rsidR="00BD6091">
        <w:t xml:space="preserve"> </w:t>
      </w:r>
      <w:r w:rsidR="007816E4">
        <w:t>are in doubt</w:t>
      </w:r>
      <w:r w:rsidR="004F3A25">
        <w:t>.</w:t>
      </w:r>
      <w:r w:rsidR="007816E4">
        <w:t xml:space="preserve"> Estimations for large species were particularly poor, suggesting that </w:t>
      </w:r>
      <w:r w:rsidR="009C14E4">
        <w:t>better</w:t>
      </w:r>
      <w:r w:rsidR="007816E4">
        <w:t xml:space="preserve"> correction factors are needed</w:t>
      </w:r>
      <w:r w:rsidR="004E2DAD">
        <w:t xml:space="preserve"> for large birds</w:t>
      </w:r>
      <w:r w:rsidR="007816E4">
        <w:t xml:space="preserve">. Migratory and nomadic species may well be unsuitable candidates for population extrapolation from reporting rates unless </w:t>
      </w:r>
      <w:r w:rsidR="0037513F">
        <w:t xml:space="preserve">using </w:t>
      </w:r>
      <w:r w:rsidR="007816E4">
        <w:t>single season locations</w:t>
      </w:r>
      <w:r w:rsidR="0037513F">
        <w:t xml:space="preserve">. </w:t>
      </w:r>
      <w:r w:rsidR="0037513F" w:rsidRPr="0037513F">
        <w:t xml:space="preserve">This is because migratory and nomadic species may be recorded over large areas while in passage even though they do not actually use these areas </w:t>
      </w:r>
      <w:r w:rsidR="009C14E4">
        <w:t>e.g. Black Harrier from this study</w:t>
      </w:r>
      <w:r w:rsidR="007816E4">
        <w:t>.</w:t>
      </w:r>
      <w:r w:rsidR="004F3A25">
        <w:t xml:space="preserve"> </w:t>
      </w:r>
      <w:r w:rsidR="006F7DCE">
        <w:t>S</w:t>
      </w:r>
      <w:r w:rsidR="004F3A25">
        <w:t xml:space="preserve">hould more population estimates for other South African birds </w:t>
      </w:r>
      <w:r w:rsidR="004F3A25">
        <w:lastRenderedPageBreak/>
        <w:t>become available it should be possible to create a model for other species in other biomes. Likewise, training existing reporting rate data for other atlas efforts on known populations or densities will provide a method to then estimate these metrics for other populations</w:t>
      </w:r>
      <w:r w:rsidR="006F7DCE">
        <w:t xml:space="preserve"> or atlas projects</w:t>
      </w:r>
      <w:r w:rsidR="004F3A25">
        <w:t>.</w:t>
      </w:r>
      <w:r w:rsidR="00D34EC7">
        <w:t xml:space="preserve"> </w:t>
      </w:r>
    </w:p>
    <w:p w:rsidR="006D689C" w:rsidRPr="009D5AA6" w:rsidRDefault="00D167B5" w:rsidP="004E6120">
      <w:pPr>
        <w:pStyle w:val="Heading1"/>
        <w:spacing w:line="480" w:lineRule="auto"/>
        <w:rPr>
          <w:rFonts w:ascii="Arial" w:hAnsi="Arial" w:cs="Arial"/>
          <w:b/>
          <w:color w:val="auto"/>
          <w:sz w:val="24"/>
          <w:szCs w:val="24"/>
        </w:rPr>
      </w:pPr>
      <w:r w:rsidRPr="009D5AA6">
        <w:rPr>
          <w:rFonts w:ascii="Arial" w:hAnsi="Arial" w:cs="Arial"/>
          <w:b/>
          <w:color w:val="auto"/>
          <w:sz w:val="24"/>
          <w:szCs w:val="24"/>
        </w:rPr>
        <w:t>Acknowledgements</w:t>
      </w:r>
    </w:p>
    <w:p w:rsidR="00D90204" w:rsidRPr="00D90204" w:rsidRDefault="00672251" w:rsidP="004E6120">
      <w:pPr>
        <w:spacing w:line="480" w:lineRule="auto"/>
      </w:pPr>
      <w:r w:rsidRPr="00D90204">
        <w:t>The impressive SABAP and SABAP2 datasets would not exist without huge effort by the citizen</w:t>
      </w:r>
      <w:r>
        <w:t xml:space="preserve"> </w:t>
      </w:r>
      <w:r w:rsidRPr="00D90204">
        <w:t>science atlas community, coordinated</w:t>
      </w:r>
      <w:r>
        <w:t xml:space="preserve"> and managed</w:t>
      </w:r>
      <w:r w:rsidRPr="00D90204">
        <w:t xml:space="preserve"> by Les Underhill</w:t>
      </w:r>
      <w:r>
        <w:t xml:space="preserve"> and Michael Brooks. </w:t>
      </w:r>
      <w:r w:rsidR="00EF0761">
        <w:t>Support</w:t>
      </w:r>
      <w:r w:rsidR="00D90204">
        <w:t xml:space="preserve"> for this study was received from </w:t>
      </w:r>
      <w:proofErr w:type="spellStart"/>
      <w:r w:rsidR="00D90204">
        <w:t>BirdLife</w:t>
      </w:r>
      <w:proofErr w:type="spellEnd"/>
      <w:r w:rsidR="00D90204">
        <w:t xml:space="preserve"> South Africa, Percy FitzPatrick Institute of African Ornithology DST–NRF Centre of Excellence, </w:t>
      </w:r>
      <w:r w:rsidR="00EF0761">
        <w:t>the Lee Family Trust and</w:t>
      </w:r>
      <w:r w:rsidR="00D90204">
        <w:t xml:space="preserve"> Rockjumper Birding Tours. </w:t>
      </w:r>
      <w:r w:rsidR="00D90204" w:rsidRPr="00D90204">
        <w:t>This research was conducted under</w:t>
      </w:r>
      <w:r w:rsidR="00D90204">
        <w:t xml:space="preserve"> </w:t>
      </w:r>
      <w:proofErr w:type="spellStart"/>
      <w:r w:rsidR="00D90204" w:rsidRPr="00D90204">
        <w:t>CapeNature</w:t>
      </w:r>
      <w:proofErr w:type="spellEnd"/>
      <w:r w:rsidR="00D90204" w:rsidRPr="00D90204">
        <w:t xml:space="preserve"> permit 0056-AAA041-00001 and Eastern Cape Parks and Tourism Agency permit</w:t>
      </w:r>
      <w:r w:rsidR="00D90204">
        <w:t xml:space="preserve"> </w:t>
      </w:r>
      <w:r w:rsidR="00D90204" w:rsidRPr="00D90204">
        <w:t>RA 0116.</w:t>
      </w:r>
      <w:r w:rsidR="00F1110C">
        <w:t xml:space="preserve"> We thank Will </w:t>
      </w:r>
      <w:proofErr w:type="spellStart"/>
      <w:r w:rsidR="00F1110C">
        <w:t>Cresswell</w:t>
      </w:r>
      <w:proofErr w:type="spellEnd"/>
      <w:r w:rsidR="00F1110C">
        <w:t xml:space="preserve"> for comments that helped greatly improve this manuscript.</w:t>
      </w:r>
    </w:p>
    <w:p w:rsidR="00A36E7A" w:rsidRDefault="00A36E7A" w:rsidP="00A36E7A">
      <w:pPr>
        <w:pStyle w:val="Heading1"/>
        <w:spacing w:line="480" w:lineRule="auto"/>
        <w:rPr>
          <w:rFonts w:ascii="Arial" w:hAnsi="Arial" w:cs="Arial"/>
          <w:b/>
          <w:color w:val="auto"/>
          <w:sz w:val="24"/>
          <w:szCs w:val="24"/>
        </w:rPr>
      </w:pPr>
      <w:r>
        <w:rPr>
          <w:rFonts w:ascii="Arial" w:hAnsi="Arial" w:cs="Arial"/>
          <w:b/>
          <w:color w:val="auto"/>
          <w:sz w:val="24"/>
          <w:szCs w:val="24"/>
        </w:rPr>
        <w:t>Conflict of Interest</w:t>
      </w:r>
    </w:p>
    <w:p w:rsidR="00A36E7A" w:rsidRPr="00D90204" w:rsidRDefault="00A36E7A" w:rsidP="00A36E7A">
      <w:pPr>
        <w:spacing w:line="480" w:lineRule="auto"/>
      </w:pPr>
      <w:r>
        <w:t xml:space="preserve">Alan Lee is the current Editor-in-chief at Ostrich at the time of acceptance of this article. However, submission and review of the article were performed prior to this appointment, with the revised article accepted by Associate Editor Genevieve Jones, with production editor </w:t>
      </w:r>
      <w:proofErr w:type="spellStart"/>
      <w:r>
        <w:t>Lizanne</w:t>
      </w:r>
      <w:proofErr w:type="spellEnd"/>
      <w:r>
        <w:t xml:space="preserve"> Roxburgh.</w:t>
      </w:r>
      <w:bookmarkStart w:id="0" w:name="_GoBack"/>
      <w:bookmarkEnd w:id="0"/>
    </w:p>
    <w:p w:rsidR="00A36E7A" w:rsidRPr="00A36E7A" w:rsidRDefault="00A36E7A" w:rsidP="00A36E7A"/>
    <w:p w:rsidR="009A200E" w:rsidRPr="009D5AA6" w:rsidRDefault="00DB22A7" w:rsidP="004E6120">
      <w:pPr>
        <w:pStyle w:val="Heading1"/>
        <w:spacing w:line="480" w:lineRule="auto"/>
        <w:rPr>
          <w:rFonts w:ascii="Arial" w:hAnsi="Arial" w:cs="Arial"/>
          <w:b/>
          <w:color w:val="auto"/>
          <w:sz w:val="24"/>
          <w:szCs w:val="24"/>
        </w:rPr>
      </w:pPr>
      <w:r w:rsidRPr="009D5AA6">
        <w:rPr>
          <w:rFonts w:ascii="Arial" w:hAnsi="Arial" w:cs="Arial"/>
          <w:b/>
          <w:color w:val="auto"/>
          <w:sz w:val="24"/>
          <w:szCs w:val="24"/>
        </w:rPr>
        <w:t>References</w:t>
      </w:r>
    </w:p>
    <w:p w:rsidR="00C91F0D" w:rsidRPr="00C91F0D" w:rsidRDefault="0024468F" w:rsidP="00C91F0D">
      <w:pPr>
        <w:pStyle w:val="EndNoteBibliography"/>
      </w:pPr>
      <w:r>
        <w:fldChar w:fldCharType="begin"/>
      </w:r>
      <w:r w:rsidR="009A200E">
        <w:instrText xml:space="preserve"> ADDIN EN.REFLIST </w:instrText>
      </w:r>
      <w:r>
        <w:fldChar w:fldCharType="separate"/>
      </w:r>
      <w:bookmarkStart w:id="1" w:name="_ENREF_1"/>
      <w:r w:rsidR="00C91F0D" w:rsidRPr="00C91F0D">
        <w:t xml:space="preserve">Amar A, Cloete D, Whittington M. 2015. Using independent nest survey data to validate changes in reporting rates of Martial Eagles between the Southern African Bird Atlas Project 1 and 2. </w:t>
      </w:r>
      <w:r w:rsidR="00C91F0D" w:rsidRPr="00C91F0D">
        <w:rPr>
          <w:i/>
        </w:rPr>
        <w:t>Ostrich</w:t>
      </w:r>
      <w:r w:rsidR="00C91F0D" w:rsidRPr="00C91F0D">
        <w:t>, 87: 1-5.</w:t>
      </w:r>
      <w:bookmarkEnd w:id="1"/>
    </w:p>
    <w:p w:rsidR="00C91F0D" w:rsidRPr="00C91F0D" w:rsidRDefault="00C91F0D" w:rsidP="00C91F0D">
      <w:pPr>
        <w:pStyle w:val="EndNoteBibliography"/>
      </w:pPr>
      <w:bookmarkStart w:id="2" w:name="_ENREF_2"/>
      <w:r w:rsidRPr="00C91F0D">
        <w:t xml:space="preserve">Barnard P, Villiers Md (eds). 2012. </w:t>
      </w:r>
      <w:r w:rsidRPr="00C91F0D">
        <w:rPr>
          <w:i/>
        </w:rPr>
        <w:t>Biodiversity early warning systems: South African citizen scientists monitoring change</w:t>
      </w:r>
      <w:r w:rsidRPr="00C91F0D">
        <w:t>. Pretoria, South Africa: South African National Biodiversity Institute.</w:t>
      </w:r>
      <w:bookmarkEnd w:id="2"/>
    </w:p>
    <w:p w:rsidR="00C91F0D" w:rsidRPr="00C91F0D" w:rsidRDefault="00C91F0D" w:rsidP="00C91F0D">
      <w:pPr>
        <w:pStyle w:val="EndNoteBibliography"/>
      </w:pPr>
      <w:bookmarkStart w:id="3" w:name="_ENREF_3"/>
      <w:r w:rsidRPr="00C91F0D">
        <w:t xml:space="preserve">Barnes KN. 2000. </w:t>
      </w:r>
      <w:r w:rsidRPr="00C91F0D">
        <w:rPr>
          <w:i/>
        </w:rPr>
        <w:t>The Eskom red data book of birds of South Africa, Lesotho and Swaziland</w:t>
      </w:r>
      <w:r w:rsidRPr="00C91F0D">
        <w:t>. BirdLife South Africa.</w:t>
      </w:r>
      <w:bookmarkEnd w:id="3"/>
    </w:p>
    <w:p w:rsidR="00C91F0D" w:rsidRPr="00C91F0D" w:rsidRDefault="00C91F0D" w:rsidP="00C91F0D">
      <w:pPr>
        <w:pStyle w:val="EndNoteBibliography"/>
      </w:pPr>
      <w:bookmarkStart w:id="4" w:name="_ENREF_4"/>
      <w:r w:rsidRPr="00C91F0D">
        <w:lastRenderedPageBreak/>
        <w:t xml:space="preserve">Barton K 2011. MuMIn: Multi-model inference. R package version 1.12.1. Vienna, Austria: R Foundation for Statistical Computing. See </w:t>
      </w:r>
      <w:hyperlink r:id="rId7" w:history="1">
        <w:r w:rsidRPr="00C91F0D">
          <w:rPr>
            <w:rStyle w:val="Hyperlink"/>
          </w:rPr>
          <w:t>http://CRAN</w:t>
        </w:r>
      </w:hyperlink>
      <w:r w:rsidRPr="00C91F0D">
        <w:t>. R-project. org/package= MuMIn.</w:t>
      </w:r>
      <w:bookmarkEnd w:id="4"/>
    </w:p>
    <w:p w:rsidR="00C91F0D" w:rsidRPr="00C91F0D" w:rsidRDefault="00C91F0D" w:rsidP="00C91F0D">
      <w:pPr>
        <w:pStyle w:val="EndNoteBibliography"/>
      </w:pPr>
      <w:bookmarkStart w:id="5" w:name="_ENREF_5"/>
      <w:r w:rsidRPr="00C91F0D">
        <w:t xml:space="preserve">BirdLife International. 2015. IUCN Red List for birds. Downloaded from </w:t>
      </w:r>
      <w:hyperlink r:id="rId8" w:history="1">
        <w:r w:rsidRPr="00C91F0D">
          <w:rPr>
            <w:rStyle w:val="Hyperlink"/>
          </w:rPr>
          <w:t>http://www.birdlife.org</w:t>
        </w:r>
      </w:hyperlink>
      <w:r w:rsidRPr="00C91F0D">
        <w:t xml:space="preserve"> on 23/04/2015.].</w:t>
      </w:r>
      <w:bookmarkEnd w:id="5"/>
    </w:p>
    <w:p w:rsidR="00C91F0D" w:rsidRPr="00C91F0D" w:rsidRDefault="00C91F0D" w:rsidP="00C91F0D">
      <w:pPr>
        <w:pStyle w:val="EndNoteBibliography"/>
      </w:pPr>
      <w:bookmarkStart w:id="6" w:name="_ENREF_6"/>
      <w:r w:rsidRPr="00C91F0D">
        <w:t xml:space="preserve">Bled F, Nichols JD, Altwegg R. 2013. Dynamic occupancy models for analyzing species' range dynamics across large geographic scales. </w:t>
      </w:r>
      <w:r w:rsidRPr="00C91F0D">
        <w:rPr>
          <w:i/>
        </w:rPr>
        <w:t>Ecology and Evolution</w:t>
      </w:r>
      <w:r w:rsidRPr="00C91F0D">
        <w:t>, 3: 4896-4909.</w:t>
      </w:r>
      <w:bookmarkEnd w:id="6"/>
    </w:p>
    <w:p w:rsidR="00C91F0D" w:rsidRPr="00C91F0D" w:rsidRDefault="00C91F0D" w:rsidP="00C91F0D">
      <w:pPr>
        <w:pStyle w:val="EndNoteBibliography"/>
      </w:pPr>
      <w:bookmarkStart w:id="7" w:name="_ENREF_7"/>
      <w:r w:rsidRPr="00C91F0D">
        <w:t xml:space="preserve">Blumstein DT. 2013. Attention, habituation, and antipredator behaviour: implications for urban birds. </w:t>
      </w:r>
      <w:r w:rsidRPr="00C91F0D">
        <w:rPr>
          <w:i/>
        </w:rPr>
        <w:t>Avian Urban Ecology: Behavioural and Physiological Adaptations</w:t>
      </w:r>
      <w:r w:rsidRPr="00C91F0D">
        <w:t>: 41.</w:t>
      </w:r>
      <w:bookmarkEnd w:id="7"/>
    </w:p>
    <w:p w:rsidR="00C91F0D" w:rsidRPr="00C91F0D" w:rsidRDefault="00C91F0D" w:rsidP="00C91F0D">
      <w:pPr>
        <w:pStyle w:val="EndNoteBibliography"/>
      </w:pPr>
      <w:bookmarkStart w:id="8" w:name="_ENREF_8"/>
      <w:r w:rsidRPr="00C91F0D">
        <w:t>Buckland ST, Anderson DR, Burnham KP, Laake JL. 2005a. Distance Sampling.</w:t>
      </w:r>
      <w:r w:rsidRPr="00C91F0D">
        <w:rPr>
          <w:i/>
        </w:rPr>
        <w:t xml:space="preserve"> Encyclopedia of Biostatistics</w:t>
      </w:r>
      <w:r w:rsidRPr="00C91F0D">
        <w:t>: John Wiley &amp; Sons, Ltd.</w:t>
      </w:r>
      <w:bookmarkEnd w:id="8"/>
    </w:p>
    <w:p w:rsidR="00C91F0D" w:rsidRPr="00C91F0D" w:rsidRDefault="00C91F0D" w:rsidP="00C91F0D">
      <w:pPr>
        <w:pStyle w:val="EndNoteBibliography"/>
      </w:pPr>
      <w:bookmarkStart w:id="9" w:name="_ENREF_9"/>
      <w:r w:rsidRPr="00C91F0D">
        <w:t xml:space="preserve">Buckland ST, Anderson DR, Burnham KP, Laake JL. 2005b. </w:t>
      </w:r>
      <w:r w:rsidRPr="00C91F0D">
        <w:rPr>
          <w:i/>
        </w:rPr>
        <w:t>Distance sampling</w:t>
      </w:r>
      <w:r w:rsidRPr="00C91F0D">
        <w:t>. Wiley Online Library.</w:t>
      </w:r>
      <w:bookmarkEnd w:id="9"/>
    </w:p>
    <w:p w:rsidR="00C91F0D" w:rsidRPr="00C91F0D" w:rsidRDefault="00C91F0D" w:rsidP="00C91F0D">
      <w:pPr>
        <w:pStyle w:val="EndNoteBibliography"/>
      </w:pPr>
      <w:bookmarkStart w:id="10" w:name="_ENREF_10"/>
      <w:r w:rsidRPr="00C91F0D">
        <w:t xml:space="preserve">Dawson DK, Efford MG. 2009. Bird population density estimated from acoustic signals. </w:t>
      </w:r>
      <w:r w:rsidRPr="00C91F0D">
        <w:rPr>
          <w:i/>
        </w:rPr>
        <w:t>Journal of Applied Ecology</w:t>
      </w:r>
      <w:r w:rsidRPr="00C91F0D">
        <w:t>, 46: 1201-1209.</w:t>
      </w:r>
      <w:bookmarkEnd w:id="10"/>
    </w:p>
    <w:p w:rsidR="00C91F0D" w:rsidRPr="00C91F0D" w:rsidRDefault="00C91F0D" w:rsidP="00C91F0D">
      <w:pPr>
        <w:pStyle w:val="EndNoteBibliography"/>
      </w:pPr>
      <w:bookmarkStart w:id="11" w:name="_ENREF_11"/>
      <w:r w:rsidRPr="00C91F0D">
        <w:t xml:space="preserve">Dickinson JL, Zuckerberg B, Bonter DN. 2010. Citizen science as an ecological research tool: challenges and benefits. </w:t>
      </w:r>
      <w:r w:rsidRPr="00C91F0D">
        <w:rPr>
          <w:i/>
        </w:rPr>
        <w:t>Annual Review of Ecology, Evolution, and Systematics</w:t>
      </w:r>
      <w:r w:rsidRPr="00C91F0D">
        <w:t>, 41: 149-172.</w:t>
      </w:r>
      <w:bookmarkEnd w:id="11"/>
    </w:p>
    <w:p w:rsidR="00C91F0D" w:rsidRPr="00C91F0D" w:rsidRDefault="00C91F0D" w:rsidP="00C91F0D">
      <w:pPr>
        <w:pStyle w:val="EndNoteBibliography"/>
      </w:pPr>
      <w:bookmarkStart w:id="12" w:name="_ENREF_12"/>
      <w:r w:rsidRPr="00C91F0D">
        <w:t xml:space="preserve">Downs CT. 2005. Abundance of the endangered Cape parrot, Poicephalus robustus, in South Africa: implications for its survival. </w:t>
      </w:r>
      <w:r w:rsidRPr="00C91F0D">
        <w:rPr>
          <w:i/>
        </w:rPr>
        <w:t>African Zoology</w:t>
      </w:r>
      <w:r w:rsidRPr="00C91F0D">
        <w:t>, 40: 15-24.</w:t>
      </w:r>
      <w:bookmarkEnd w:id="12"/>
    </w:p>
    <w:p w:rsidR="00C91F0D" w:rsidRPr="00C91F0D" w:rsidRDefault="00C91F0D" w:rsidP="00C91F0D">
      <w:pPr>
        <w:pStyle w:val="EndNoteBibliography"/>
      </w:pPr>
      <w:bookmarkStart w:id="13" w:name="_ENREF_13"/>
      <w:r w:rsidRPr="00C91F0D">
        <w:t xml:space="preserve">Farnsworth A. 2005. Flight calls and their value for future ornithological studies and conservation research. </w:t>
      </w:r>
      <w:r w:rsidRPr="00C91F0D">
        <w:rPr>
          <w:i/>
        </w:rPr>
        <w:t>The Auk</w:t>
      </w:r>
      <w:r w:rsidRPr="00C91F0D">
        <w:t>, 122: 733-746.</w:t>
      </w:r>
      <w:bookmarkEnd w:id="13"/>
    </w:p>
    <w:p w:rsidR="00C91F0D" w:rsidRPr="00C91F0D" w:rsidRDefault="00C91F0D" w:rsidP="00C91F0D">
      <w:pPr>
        <w:pStyle w:val="EndNoteBibliography"/>
      </w:pPr>
      <w:bookmarkStart w:id="14" w:name="_ENREF_14"/>
      <w:r w:rsidRPr="00C91F0D">
        <w:t xml:space="preserve">Geerts S, Pauw A. 2011. Easy technique for assessing pollination rates in the genus Erica reveals road impact on bird pollination in the Cape fynbos, South Africa. </w:t>
      </w:r>
      <w:r w:rsidRPr="00C91F0D">
        <w:rPr>
          <w:i/>
        </w:rPr>
        <w:t>Austral Ecology</w:t>
      </w:r>
      <w:r w:rsidRPr="00C91F0D">
        <w:t>, 36: 656-662.</w:t>
      </w:r>
      <w:bookmarkEnd w:id="14"/>
    </w:p>
    <w:p w:rsidR="00C91F0D" w:rsidRPr="00C91F0D" w:rsidRDefault="00C91F0D" w:rsidP="00C91F0D">
      <w:pPr>
        <w:pStyle w:val="EndNoteBibliography"/>
      </w:pPr>
      <w:bookmarkStart w:id="15" w:name="_ENREF_15"/>
      <w:r w:rsidRPr="00C91F0D">
        <w:t xml:space="preserve">Goodale E, Kotagama SW. 2008. Response to conspecific and heterospecific alarm calls in mixed-species bird flocks of a Sri Lankan rainforest. </w:t>
      </w:r>
      <w:r w:rsidRPr="00C91F0D">
        <w:rPr>
          <w:i/>
        </w:rPr>
        <w:t>Behavioral Ecology</w:t>
      </w:r>
      <w:r w:rsidRPr="00C91F0D">
        <w:t>, 19: 887-894.</w:t>
      </w:r>
      <w:bookmarkEnd w:id="15"/>
    </w:p>
    <w:p w:rsidR="00C91F0D" w:rsidRPr="00C91F0D" w:rsidRDefault="00C91F0D" w:rsidP="00C91F0D">
      <w:pPr>
        <w:pStyle w:val="EndNoteBibliography"/>
      </w:pPr>
      <w:bookmarkStart w:id="16" w:name="_ENREF_16"/>
      <w:r w:rsidRPr="00C91F0D">
        <w:t>Griffioen P. 2001. Temporal changes in the distributions of bird species in eastern Australia. PhD dissertation, La Trobe University.</w:t>
      </w:r>
      <w:bookmarkEnd w:id="16"/>
    </w:p>
    <w:p w:rsidR="00C91F0D" w:rsidRPr="00C91F0D" w:rsidRDefault="00C91F0D" w:rsidP="00C91F0D">
      <w:pPr>
        <w:pStyle w:val="EndNoteBibliography"/>
      </w:pPr>
      <w:bookmarkStart w:id="17" w:name="_ENREF_17"/>
      <w:r w:rsidRPr="00C91F0D">
        <w:lastRenderedPageBreak/>
        <w:t xml:space="preserve">Harrison J, Underhill L, Barnard P. 2008. The seminal legacy of the Southern African bird atlas project. </w:t>
      </w:r>
      <w:r w:rsidRPr="00C91F0D">
        <w:rPr>
          <w:i/>
        </w:rPr>
        <w:t>South African Journal of Science</w:t>
      </w:r>
      <w:r w:rsidRPr="00C91F0D">
        <w:t>, 104: 82-84.</w:t>
      </w:r>
      <w:bookmarkEnd w:id="17"/>
    </w:p>
    <w:p w:rsidR="00C91F0D" w:rsidRPr="00C91F0D" w:rsidRDefault="00C91F0D" w:rsidP="00C91F0D">
      <w:pPr>
        <w:pStyle w:val="EndNoteBibliography"/>
      </w:pPr>
      <w:bookmarkStart w:id="18" w:name="_ENREF_18"/>
      <w:r w:rsidRPr="00C91F0D">
        <w:t xml:space="preserve">Hockey P, Dean WRJ, Ryan P (eds). 2005. </w:t>
      </w:r>
      <w:r w:rsidRPr="00C91F0D">
        <w:rPr>
          <w:i/>
        </w:rPr>
        <w:t>Roberts birds of southern Africa</w:t>
      </w:r>
      <w:r w:rsidRPr="00C91F0D">
        <w:t xml:space="preserve"> (7 edn). Johannesburg: Trustees of the John Voelcker Bird Book Fund.</w:t>
      </w:r>
      <w:bookmarkEnd w:id="18"/>
    </w:p>
    <w:p w:rsidR="00C91F0D" w:rsidRPr="00C91F0D" w:rsidRDefault="00C91F0D" w:rsidP="00C91F0D">
      <w:pPr>
        <w:pStyle w:val="EndNoteBibliography"/>
        <w:rPr>
          <w:i/>
        </w:rPr>
      </w:pPr>
      <w:bookmarkStart w:id="19" w:name="_ENREF_19"/>
      <w:r w:rsidRPr="00C91F0D">
        <w:t xml:space="preserve">IUCN Standards and Petitions Subcommittee. 2014. </w:t>
      </w:r>
      <w:r w:rsidRPr="00C91F0D">
        <w:rPr>
          <w:i/>
        </w:rPr>
        <w:t xml:space="preserve">Guidelines for Using the IUCN Red List Categories and Criteria. Version 11. Prepared by the Standards and Petitions Subcommittee. Downloadable from </w:t>
      </w:r>
      <w:hyperlink r:id="rId9" w:history="1">
        <w:r w:rsidRPr="00C91F0D">
          <w:rPr>
            <w:rStyle w:val="Hyperlink"/>
            <w:i/>
          </w:rPr>
          <w:t>http://www.iucnredlist.org/documents/RedListGuidelines.pdf</w:t>
        </w:r>
      </w:hyperlink>
      <w:r w:rsidRPr="00C91F0D">
        <w:rPr>
          <w:i/>
        </w:rPr>
        <w:t>.</w:t>
      </w:r>
      <w:bookmarkEnd w:id="19"/>
    </w:p>
    <w:p w:rsidR="00C91F0D" w:rsidRPr="00C91F0D" w:rsidRDefault="00C91F0D" w:rsidP="00C91F0D">
      <w:pPr>
        <w:pStyle w:val="EndNoteBibliography"/>
      </w:pPr>
      <w:bookmarkStart w:id="20" w:name="_ENREF_20"/>
      <w:r w:rsidRPr="00C91F0D">
        <w:t xml:space="preserve">Kéry M. 2011. Towards the modelling of true species distributions. </w:t>
      </w:r>
      <w:r w:rsidRPr="00C91F0D">
        <w:rPr>
          <w:i/>
        </w:rPr>
        <w:t>Journal of Biogeography</w:t>
      </w:r>
      <w:r w:rsidRPr="00C91F0D">
        <w:t>, 38: 617-618.</w:t>
      </w:r>
      <w:bookmarkEnd w:id="20"/>
    </w:p>
    <w:p w:rsidR="00C91F0D" w:rsidRPr="00C91F0D" w:rsidRDefault="00C91F0D" w:rsidP="00C91F0D">
      <w:pPr>
        <w:pStyle w:val="EndNoteBibliography"/>
      </w:pPr>
      <w:bookmarkStart w:id="21" w:name="_ENREF_21"/>
      <w:r w:rsidRPr="00C91F0D">
        <w:t xml:space="preserve">Lebreton J, Clobert J. 1991. Bird population dynamics, management, and conservation: the role of mathematical modelling. </w:t>
      </w:r>
      <w:r w:rsidRPr="00C91F0D">
        <w:rPr>
          <w:i/>
        </w:rPr>
        <w:t>Bird population studies</w:t>
      </w:r>
      <w:r w:rsidRPr="00C91F0D">
        <w:t>: 105-125.</w:t>
      </w:r>
      <w:bookmarkEnd w:id="21"/>
    </w:p>
    <w:p w:rsidR="00C91F0D" w:rsidRPr="00C91F0D" w:rsidRDefault="00C91F0D" w:rsidP="00C91F0D">
      <w:pPr>
        <w:pStyle w:val="EndNoteBibliography"/>
      </w:pPr>
      <w:bookmarkStart w:id="22" w:name="_ENREF_22"/>
      <w:r w:rsidRPr="00C91F0D">
        <w:t xml:space="preserve">Lee AT, Barnard P, Hockey PA. 2015. Population metrics for fynbos birds, South Africa: densities, and detection and capture rates from a Mediterranean-type ecosystem. </w:t>
      </w:r>
      <w:r w:rsidRPr="00C91F0D">
        <w:rPr>
          <w:i/>
        </w:rPr>
        <w:t>Ostrich</w:t>
      </w:r>
      <w:r w:rsidRPr="00C91F0D">
        <w:t>: 1-9.</w:t>
      </w:r>
      <w:bookmarkEnd w:id="22"/>
    </w:p>
    <w:p w:rsidR="00C91F0D" w:rsidRPr="00C91F0D" w:rsidRDefault="00C91F0D" w:rsidP="00C91F0D">
      <w:pPr>
        <w:pStyle w:val="EndNoteBibliography"/>
      </w:pPr>
      <w:bookmarkStart w:id="23" w:name="_ENREF_23"/>
      <w:r w:rsidRPr="00C91F0D">
        <w:t xml:space="preserve">Lee ATK, Barnard P. 2015. Endemic birds of the Fynbos biome: a conservation assessment and impacts of climate change. </w:t>
      </w:r>
      <w:r w:rsidRPr="00C91F0D">
        <w:rPr>
          <w:i/>
        </w:rPr>
        <w:t>Bird Conservation International</w:t>
      </w:r>
      <w:r w:rsidRPr="00C91F0D">
        <w:t>, 26: 52-68.</w:t>
      </w:r>
      <w:bookmarkEnd w:id="23"/>
    </w:p>
    <w:p w:rsidR="00C91F0D" w:rsidRPr="00C91F0D" w:rsidRDefault="00C91F0D" w:rsidP="00C91F0D">
      <w:pPr>
        <w:pStyle w:val="EndNoteBibliography"/>
      </w:pPr>
      <w:bookmarkStart w:id="24" w:name="_ENREF_24"/>
      <w:r w:rsidRPr="00C91F0D">
        <w:t>Milne R. 2014. Physiological tolerances of high temperatures in Fynbos birds: implications for climate change. MSc, University of Cape Town.</w:t>
      </w:r>
      <w:bookmarkEnd w:id="24"/>
    </w:p>
    <w:p w:rsidR="00C91F0D" w:rsidRPr="00C91F0D" w:rsidRDefault="00C91F0D" w:rsidP="00C91F0D">
      <w:pPr>
        <w:pStyle w:val="EndNoteBibliography"/>
      </w:pPr>
      <w:bookmarkStart w:id="25" w:name="_ENREF_25"/>
      <w:r w:rsidRPr="00C91F0D">
        <w:t xml:space="preserve">Nichols JD, Hines JE, Sauer JR, Fallon FW, Fallon JE, Heglund PJ. 2000. A double-observer approach for estimating detection probability and abundance from point counts. </w:t>
      </w:r>
      <w:r w:rsidRPr="00C91F0D">
        <w:rPr>
          <w:i/>
        </w:rPr>
        <w:t>The Auk</w:t>
      </w:r>
      <w:r w:rsidRPr="00C91F0D">
        <w:t>, 117: 393-408.</w:t>
      </w:r>
      <w:bookmarkEnd w:id="25"/>
    </w:p>
    <w:p w:rsidR="00C91F0D" w:rsidRPr="00C91F0D" w:rsidRDefault="00C91F0D" w:rsidP="00C91F0D">
      <w:pPr>
        <w:pStyle w:val="EndNoteBibliography"/>
      </w:pPr>
      <w:bookmarkStart w:id="26" w:name="_ENREF_26"/>
      <w:r w:rsidRPr="00C91F0D">
        <w:t>Pena EA, Slate EH 2010. gvlma: Global Validation of Linear Models Assumptions. R package version.</w:t>
      </w:r>
      <w:bookmarkEnd w:id="26"/>
    </w:p>
    <w:p w:rsidR="00C91F0D" w:rsidRPr="00C91F0D" w:rsidRDefault="00C91F0D" w:rsidP="00C91F0D">
      <w:pPr>
        <w:pStyle w:val="EndNoteBibliography"/>
      </w:pPr>
      <w:bookmarkStart w:id="27" w:name="_ENREF_27"/>
      <w:r w:rsidRPr="00C91F0D">
        <w:t xml:space="preserve">Péron G, Altwegg R. 2015. Low bird diversity in the Fynbos plant diversity hotspot: Quaternary legacies in the current distributions of passerine birds. </w:t>
      </w:r>
      <w:r w:rsidRPr="00C91F0D">
        <w:rPr>
          <w:i/>
        </w:rPr>
        <w:t>Ecography</w:t>
      </w:r>
      <w:r w:rsidRPr="00C91F0D">
        <w:t>: doi: 10.1111/ecog.01176.</w:t>
      </w:r>
      <w:bookmarkEnd w:id="27"/>
    </w:p>
    <w:p w:rsidR="00C91F0D" w:rsidRPr="00C91F0D" w:rsidRDefault="00C91F0D" w:rsidP="00C91F0D">
      <w:pPr>
        <w:pStyle w:val="EndNoteBibliography"/>
      </w:pPr>
      <w:bookmarkStart w:id="28" w:name="_ENREF_28"/>
      <w:r w:rsidRPr="00C91F0D">
        <w:t>Pollock KH, Marsh H, Bailey LL, Farnsworth GL, Simons TR, Alldredge MW. 2004. Separating components of detection probability in abundance estimation: an overview with diverse examples. In: Thompson WL editor.</w:t>
      </w:r>
      <w:r w:rsidRPr="00C91F0D">
        <w:rPr>
          <w:i/>
        </w:rPr>
        <w:t xml:space="preserve"> Sampling rare or elusive species</w:t>
      </w:r>
      <w:r w:rsidRPr="00C91F0D">
        <w:t>. London: Island Press. p. 43-58.</w:t>
      </w:r>
      <w:bookmarkEnd w:id="28"/>
    </w:p>
    <w:p w:rsidR="00C91F0D" w:rsidRPr="00C91F0D" w:rsidRDefault="00C91F0D" w:rsidP="00C91F0D">
      <w:pPr>
        <w:pStyle w:val="EndNoteBibliography"/>
      </w:pPr>
      <w:bookmarkStart w:id="29" w:name="_ENREF_29"/>
      <w:r w:rsidRPr="00C91F0D">
        <w:lastRenderedPageBreak/>
        <w:t xml:space="preserve">Robertson A, Simmons RE, Jarvis AM, Brown CJ. 1995. Can bird atlas data be used to estimate population size? A case study using Namibian endemics. </w:t>
      </w:r>
      <w:r w:rsidRPr="00C91F0D">
        <w:rPr>
          <w:i/>
        </w:rPr>
        <w:t>Biological Conservation</w:t>
      </w:r>
      <w:r w:rsidRPr="00C91F0D">
        <w:t>, 71: 87-95.</w:t>
      </w:r>
      <w:bookmarkEnd w:id="29"/>
    </w:p>
    <w:p w:rsidR="00C91F0D" w:rsidRPr="00C91F0D" w:rsidRDefault="00C91F0D" w:rsidP="00C91F0D">
      <w:pPr>
        <w:pStyle w:val="EndNoteBibliography"/>
      </w:pPr>
      <w:bookmarkStart w:id="30" w:name="_ENREF_30"/>
      <w:r w:rsidRPr="00C91F0D">
        <w:t xml:space="preserve">Rosenstock SS, Anderson DR, Giesen KM, Leukering T, Carter MF, Thompson III F. 2002. Landbird counting techniques: current practices and an alternative. </w:t>
      </w:r>
      <w:r w:rsidRPr="00C91F0D">
        <w:rPr>
          <w:i/>
        </w:rPr>
        <w:t>The Auk</w:t>
      </w:r>
      <w:r w:rsidRPr="00C91F0D">
        <w:t>, 119: 46-53.</w:t>
      </w:r>
      <w:bookmarkEnd w:id="30"/>
    </w:p>
    <w:p w:rsidR="00C91F0D" w:rsidRPr="00C91F0D" w:rsidRDefault="00C91F0D" w:rsidP="00C91F0D">
      <w:pPr>
        <w:pStyle w:val="EndNoteBibliography"/>
      </w:pPr>
      <w:bookmarkStart w:id="31" w:name="_ENREF_31"/>
      <w:r w:rsidRPr="00C91F0D">
        <w:t xml:space="preserve">Samia DS, Blumstein DT. 2015. Birds flush early and avoid the rush: an interspecific study. </w:t>
      </w:r>
      <w:r w:rsidRPr="00C91F0D">
        <w:rPr>
          <w:i/>
        </w:rPr>
        <w:t>PLoS ONE</w:t>
      </w:r>
      <w:r w:rsidRPr="00C91F0D">
        <w:t>, 10: e0119906.</w:t>
      </w:r>
      <w:bookmarkEnd w:id="31"/>
    </w:p>
    <w:p w:rsidR="00C91F0D" w:rsidRPr="00C91F0D" w:rsidRDefault="00C91F0D" w:rsidP="00C91F0D">
      <w:pPr>
        <w:pStyle w:val="EndNoteBibliography"/>
      </w:pPr>
      <w:bookmarkStart w:id="32" w:name="_ENREF_32"/>
      <w:r w:rsidRPr="00C91F0D">
        <w:t xml:space="preserve">Shaw JM, Jenkins AR, Allan DG, Ryan PG. 2015. Population size and trends of Ludwig’s Bustard Neotis ludwigii and other large terrestrial birds in the Karoo, South Africa. </w:t>
      </w:r>
      <w:r w:rsidRPr="00C91F0D">
        <w:rPr>
          <w:i/>
        </w:rPr>
        <w:t>Bird Conservation International</w:t>
      </w:r>
      <w:r w:rsidRPr="00C91F0D">
        <w:t>, FirstView: 1-18.</w:t>
      </w:r>
      <w:bookmarkEnd w:id="32"/>
    </w:p>
    <w:p w:rsidR="00C91F0D" w:rsidRPr="00C91F0D" w:rsidRDefault="00C91F0D" w:rsidP="00C91F0D">
      <w:pPr>
        <w:pStyle w:val="EndNoteBibliography"/>
      </w:pPr>
      <w:bookmarkStart w:id="33" w:name="_ENREF_33"/>
      <w:r w:rsidRPr="00C91F0D">
        <w:t xml:space="preserve">Sillett TS, Chandler RB, Royle JA, Kéry M, Morrison SA. 2012. Hierarchical distance-sampling models to estimate population size and habitat-specific abundance of an island endemic. </w:t>
      </w:r>
      <w:r w:rsidRPr="00C91F0D">
        <w:rPr>
          <w:i/>
        </w:rPr>
        <w:t>Ecological Applications</w:t>
      </w:r>
      <w:r w:rsidRPr="00C91F0D">
        <w:t>, 22: 1997-2006.</w:t>
      </w:r>
      <w:bookmarkEnd w:id="33"/>
    </w:p>
    <w:p w:rsidR="00C91F0D" w:rsidRPr="00C91F0D" w:rsidRDefault="00C91F0D" w:rsidP="00C91F0D">
      <w:pPr>
        <w:pStyle w:val="EndNoteBibliography"/>
      </w:pPr>
      <w:bookmarkStart w:id="34" w:name="_ENREF_34"/>
      <w:r w:rsidRPr="00C91F0D">
        <w:t xml:space="preserve">Taylor MR, Peacock DS, Wanless RM. 2015. </w:t>
      </w:r>
      <w:r w:rsidRPr="00C91F0D">
        <w:rPr>
          <w:i/>
        </w:rPr>
        <w:t>The Eskom Red Data Book of Birds of South Africa, Lesotho and Swaziland</w:t>
      </w:r>
      <w:r w:rsidRPr="00C91F0D">
        <w:t>. Johannesburg: BirdLife South Africa.</w:t>
      </w:r>
      <w:bookmarkEnd w:id="34"/>
    </w:p>
    <w:p w:rsidR="00C91F0D" w:rsidRPr="00C91F0D" w:rsidRDefault="00C91F0D" w:rsidP="00C91F0D">
      <w:pPr>
        <w:pStyle w:val="EndNoteBibliography"/>
      </w:pPr>
      <w:bookmarkStart w:id="35" w:name="_ENREF_35"/>
      <w:r w:rsidRPr="00C91F0D">
        <w:t xml:space="preserve">Thomas L, Buckland ST, Rexstad EA, Laake JL, Strindberg S, Hedley SL, Bishop JR, Marques TA, Burnham KP. 2010. Distance software: design and analysis of distance sampling surveys for estimating population size. </w:t>
      </w:r>
      <w:r w:rsidRPr="00C91F0D">
        <w:rPr>
          <w:i/>
        </w:rPr>
        <w:t>Journal of Applied Ecology</w:t>
      </w:r>
      <w:r w:rsidRPr="00C91F0D">
        <w:t>, 47: 5-14.</w:t>
      </w:r>
      <w:bookmarkEnd w:id="35"/>
    </w:p>
    <w:p w:rsidR="00C91F0D" w:rsidRPr="00C91F0D" w:rsidRDefault="00C91F0D" w:rsidP="00C91F0D">
      <w:pPr>
        <w:pStyle w:val="EndNoteBibliography"/>
      </w:pPr>
      <w:bookmarkStart w:id="36" w:name="_ENREF_36"/>
      <w:r w:rsidRPr="00C91F0D">
        <w:t xml:space="preserve">Williams BK, Nichols JD, Conroy MJ. 2002. </w:t>
      </w:r>
      <w:r w:rsidRPr="00C91F0D">
        <w:rPr>
          <w:i/>
        </w:rPr>
        <w:t>Analysis and management of animal populations</w:t>
      </w:r>
      <w:r w:rsidRPr="00C91F0D">
        <w:t>. Academic Press.</w:t>
      </w:r>
      <w:bookmarkEnd w:id="36"/>
    </w:p>
    <w:p w:rsidR="005461D4" w:rsidRDefault="0024468F" w:rsidP="004E6120">
      <w:pPr>
        <w:spacing w:line="480" w:lineRule="auto"/>
      </w:pPr>
      <w:r>
        <w:fldChar w:fldCharType="end"/>
      </w:r>
    </w:p>
    <w:p w:rsidR="00842D24" w:rsidRDefault="00842D24" w:rsidP="004E6120">
      <w:pPr>
        <w:spacing w:line="480" w:lineRule="auto"/>
      </w:pPr>
    </w:p>
    <w:p w:rsidR="00842D24" w:rsidRDefault="00842D24" w:rsidP="004E6120">
      <w:pPr>
        <w:spacing w:line="480" w:lineRule="auto"/>
      </w:pPr>
    </w:p>
    <w:p w:rsidR="00D43634" w:rsidRDefault="00D43634">
      <w:r>
        <w:br w:type="page"/>
      </w:r>
    </w:p>
    <w:p w:rsidR="008122B3" w:rsidRDefault="008122B3" w:rsidP="008122B3">
      <w:pPr>
        <w:spacing w:line="480" w:lineRule="auto"/>
      </w:pPr>
      <w:r>
        <w:lastRenderedPageBreak/>
        <w:t xml:space="preserve">Table 1: Model coefficients summary table for five models explaining relative abundance of a point count survey as a function of detection covariates. N = 32 species. Variables not significant in any models were mass and rank colour. Parsimonious model includes only the significant predictors from the averaged model. The test statistic for the averaged model is a z score, while that for all other models is a t value. P values lower than 0.05 are highlighted in bold. </w:t>
      </w:r>
    </w:p>
    <w:p w:rsidR="008122B3" w:rsidRDefault="008122B3" w:rsidP="008122B3">
      <w:pPr>
        <w:spacing w:line="480" w:lineRule="auto"/>
      </w:pPr>
    </w:p>
    <w:tbl>
      <w:tblPr>
        <w:tblStyle w:val="PlainTable4"/>
        <w:tblW w:w="7069" w:type="dxa"/>
        <w:tblLook w:val="06A0" w:firstRow="1" w:lastRow="0" w:firstColumn="1" w:lastColumn="0" w:noHBand="1" w:noVBand="1"/>
      </w:tblPr>
      <w:tblGrid>
        <w:gridCol w:w="1456"/>
        <w:gridCol w:w="1305"/>
        <w:gridCol w:w="1016"/>
        <w:gridCol w:w="1175"/>
        <w:gridCol w:w="1102"/>
        <w:gridCol w:w="1126"/>
      </w:tblGrid>
      <w:tr w:rsidR="008122B3" w:rsidRPr="008F27B0" w:rsidTr="007567E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24" w:type="dxa"/>
            <w:noWrap/>
            <w:hideMark/>
          </w:tcPr>
          <w:p w:rsidR="008122B3" w:rsidRPr="008F27B0" w:rsidRDefault="008122B3" w:rsidP="007567E1">
            <w:pPr>
              <w:spacing w:line="480" w:lineRule="auto"/>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Model</w:t>
            </w:r>
            <w:r>
              <w:rPr>
                <w:rFonts w:ascii="Calibri" w:eastAsia="Times New Roman" w:hAnsi="Calibri" w:cs="Times New Roman"/>
                <w:color w:val="000000"/>
                <w:lang w:eastAsia="en-GB"/>
              </w:rPr>
              <w:t>:</w:t>
            </w:r>
          </w:p>
        </w:tc>
        <w:tc>
          <w:tcPr>
            <w:tcW w:w="1272" w:type="dxa"/>
            <w:noWrap/>
            <w:hideMark/>
          </w:tcPr>
          <w:p w:rsidR="008122B3" w:rsidRPr="008F27B0" w:rsidRDefault="008122B3" w:rsidP="007567E1">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Coefficients</w:t>
            </w:r>
          </w:p>
        </w:tc>
        <w:tc>
          <w:tcPr>
            <w:tcW w:w="998" w:type="dxa"/>
            <w:noWrap/>
            <w:hideMark/>
          </w:tcPr>
          <w:p w:rsidR="008122B3" w:rsidRPr="008F27B0" w:rsidRDefault="008122B3" w:rsidP="007567E1">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Estimate</w:t>
            </w:r>
          </w:p>
        </w:tc>
        <w:tc>
          <w:tcPr>
            <w:tcW w:w="1175" w:type="dxa"/>
            <w:noWrap/>
            <w:hideMark/>
          </w:tcPr>
          <w:p w:rsidR="008122B3" w:rsidRPr="008F27B0" w:rsidRDefault="008122B3" w:rsidP="007567E1">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Std. Error</w:t>
            </w:r>
          </w:p>
        </w:tc>
        <w:tc>
          <w:tcPr>
            <w:tcW w:w="1102" w:type="dxa"/>
            <w:noWrap/>
            <w:hideMark/>
          </w:tcPr>
          <w:p w:rsidR="008122B3" w:rsidRPr="008F27B0" w:rsidRDefault="008122B3" w:rsidP="007567E1">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t/z value</w:t>
            </w:r>
          </w:p>
        </w:tc>
        <w:tc>
          <w:tcPr>
            <w:tcW w:w="1098" w:type="dxa"/>
            <w:noWrap/>
            <w:hideMark/>
          </w:tcPr>
          <w:p w:rsidR="008122B3" w:rsidRPr="008F27B0" w:rsidRDefault="008122B3" w:rsidP="007567E1">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roofErr w:type="spellStart"/>
            <w:r w:rsidRPr="008F27B0">
              <w:rPr>
                <w:rFonts w:ascii="Calibri" w:eastAsia="Times New Roman" w:hAnsi="Calibri" w:cs="Times New Roman"/>
                <w:color w:val="000000"/>
                <w:lang w:eastAsia="en-GB"/>
              </w:rPr>
              <w:t>Pr</w:t>
            </w:r>
            <w:proofErr w:type="spellEnd"/>
            <w:r w:rsidRPr="008F27B0">
              <w:rPr>
                <w:rFonts w:ascii="Calibri" w:eastAsia="Times New Roman" w:hAnsi="Calibri" w:cs="Times New Roman"/>
                <w:color w:val="000000"/>
                <w:lang w:eastAsia="en-GB"/>
              </w:rPr>
              <w:t>(&gt;|t/z|)</w:t>
            </w:r>
          </w:p>
        </w:tc>
      </w:tr>
      <w:tr w:rsidR="008122B3" w:rsidRPr="008F27B0" w:rsidTr="007567E1">
        <w:trPr>
          <w:trHeight w:val="288"/>
        </w:trPr>
        <w:tc>
          <w:tcPr>
            <w:cnfStyle w:val="001000000000" w:firstRow="0" w:lastRow="0" w:firstColumn="1" w:lastColumn="0" w:oddVBand="0" w:evenVBand="0" w:oddHBand="0" w:evenHBand="0" w:firstRowFirstColumn="0" w:firstRowLastColumn="0" w:lastRowFirstColumn="0" w:lastRowLastColumn="0"/>
            <w:tcW w:w="1424" w:type="dxa"/>
            <w:noWrap/>
            <w:hideMark/>
          </w:tcPr>
          <w:p w:rsidR="008122B3" w:rsidRPr="008F27B0" w:rsidRDefault="008122B3" w:rsidP="007567E1">
            <w:pPr>
              <w:spacing w:line="480" w:lineRule="auto"/>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Average</w:t>
            </w:r>
          </w:p>
        </w:tc>
        <w:tc>
          <w:tcPr>
            <w:tcW w:w="1272" w:type="dxa"/>
            <w:noWrap/>
            <w:hideMark/>
          </w:tcPr>
          <w:p w:rsidR="008122B3" w:rsidRPr="008F27B0" w:rsidRDefault="008122B3" w:rsidP="007567E1">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Intercept</w:t>
            </w:r>
          </w:p>
        </w:tc>
        <w:tc>
          <w:tcPr>
            <w:tcW w:w="9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173.92</w:t>
            </w:r>
          </w:p>
        </w:tc>
        <w:tc>
          <w:tcPr>
            <w:tcW w:w="1175"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114.03</w:t>
            </w:r>
          </w:p>
        </w:tc>
        <w:tc>
          <w:tcPr>
            <w:tcW w:w="1102"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1.48</w:t>
            </w:r>
          </w:p>
        </w:tc>
        <w:tc>
          <w:tcPr>
            <w:tcW w:w="10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0.140</w:t>
            </w:r>
          </w:p>
        </w:tc>
      </w:tr>
      <w:tr w:rsidR="008122B3" w:rsidRPr="008F27B0" w:rsidTr="007567E1">
        <w:trPr>
          <w:trHeight w:val="288"/>
        </w:trPr>
        <w:tc>
          <w:tcPr>
            <w:cnfStyle w:val="001000000000" w:firstRow="0" w:lastRow="0" w:firstColumn="1" w:lastColumn="0" w:oddVBand="0" w:evenVBand="0" w:oddHBand="0" w:evenHBand="0" w:firstRowFirstColumn="0" w:firstRowLastColumn="0" w:lastRowFirstColumn="0" w:lastRowLastColumn="0"/>
            <w:tcW w:w="1424" w:type="dxa"/>
            <w:noWrap/>
            <w:hideMark/>
          </w:tcPr>
          <w:p w:rsidR="008122B3" w:rsidRPr="008F27B0" w:rsidRDefault="008122B3" w:rsidP="007567E1">
            <w:pPr>
              <w:spacing w:line="480" w:lineRule="auto"/>
              <w:jc w:val="right"/>
              <w:rPr>
                <w:rFonts w:ascii="Calibri" w:eastAsia="Times New Roman" w:hAnsi="Calibri" w:cs="Times New Roman"/>
                <w:color w:val="000000"/>
                <w:lang w:eastAsia="en-GB"/>
              </w:rPr>
            </w:pPr>
          </w:p>
        </w:tc>
        <w:tc>
          <w:tcPr>
            <w:tcW w:w="1272" w:type="dxa"/>
            <w:noWrap/>
            <w:hideMark/>
          </w:tcPr>
          <w:p w:rsidR="008122B3" w:rsidRPr="008F27B0" w:rsidRDefault="008122B3" w:rsidP="007567E1">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Density</w:t>
            </w:r>
          </w:p>
        </w:tc>
        <w:tc>
          <w:tcPr>
            <w:tcW w:w="9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5.43</w:t>
            </w:r>
          </w:p>
        </w:tc>
        <w:tc>
          <w:tcPr>
            <w:tcW w:w="1175"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2.32</w:t>
            </w:r>
          </w:p>
        </w:tc>
        <w:tc>
          <w:tcPr>
            <w:tcW w:w="1102"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2.23</w:t>
            </w:r>
          </w:p>
        </w:tc>
        <w:tc>
          <w:tcPr>
            <w:tcW w:w="10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lang w:eastAsia="en-GB"/>
              </w:rPr>
            </w:pPr>
            <w:r w:rsidRPr="008F27B0">
              <w:rPr>
                <w:rFonts w:ascii="Calibri" w:eastAsia="Times New Roman" w:hAnsi="Calibri" w:cs="Times New Roman"/>
                <w:b/>
                <w:bCs/>
                <w:color w:val="000000"/>
                <w:lang w:eastAsia="en-GB"/>
              </w:rPr>
              <w:t>0.026</w:t>
            </w:r>
          </w:p>
        </w:tc>
      </w:tr>
      <w:tr w:rsidR="008122B3" w:rsidRPr="008F27B0" w:rsidTr="007567E1">
        <w:trPr>
          <w:trHeight w:val="288"/>
        </w:trPr>
        <w:tc>
          <w:tcPr>
            <w:cnfStyle w:val="001000000000" w:firstRow="0" w:lastRow="0" w:firstColumn="1" w:lastColumn="0" w:oddVBand="0" w:evenVBand="0" w:oddHBand="0" w:evenHBand="0" w:firstRowFirstColumn="0" w:firstRowLastColumn="0" w:lastRowFirstColumn="0" w:lastRowLastColumn="0"/>
            <w:tcW w:w="1424" w:type="dxa"/>
            <w:noWrap/>
            <w:hideMark/>
          </w:tcPr>
          <w:p w:rsidR="008122B3" w:rsidRPr="008F27B0" w:rsidRDefault="008122B3" w:rsidP="007567E1">
            <w:pPr>
              <w:spacing w:line="480" w:lineRule="auto"/>
              <w:jc w:val="right"/>
              <w:rPr>
                <w:rFonts w:ascii="Calibri" w:eastAsia="Times New Roman" w:hAnsi="Calibri" w:cs="Times New Roman"/>
                <w:color w:val="000000"/>
                <w:lang w:eastAsia="en-GB"/>
              </w:rPr>
            </w:pPr>
          </w:p>
        </w:tc>
        <w:tc>
          <w:tcPr>
            <w:tcW w:w="1272" w:type="dxa"/>
            <w:noWrap/>
            <w:hideMark/>
          </w:tcPr>
          <w:p w:rsidR="008122B3" w:rsidRPr="008F27B0" w:rsidRDefault="008122B3" w:rsidP="007567E1">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Tolerance</w:t>
            </w:r>
          </w:p>
        </w:tc>
        <w:tc>
          <w:tcPr>
            <w:tcW w:w="9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1010.05</w:t>
            </w:r>
          </w:p>
        </w:tc>
        <w:tc>
          <w:tcPr>
            <w:tcW w:w="1175"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403.67</w:t>
            </w:r>
          </w:p>
        </w:tc>
        <w:tc>
          <w:tcPr>
            <w:tcW w:w="1102"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2.40</w:t>
            </w:r>
          </w:p>
        </w:tc>
        <w:tc>
          <w:tcPr>
            <w:tcW w:w="10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lang w:eastAsia="en-GB"/>
              </w:rPr>
            </w:pPr>
            <w:r w:rsidRPr="008F27B0">
              <w:rPr>
                <w:rFonts w:ascii="Calibri" w:eastAsia="Times New Roman" w:hAnsi="Calibri" w:cs="Times New Roman"/>
                <w:b/>
                <w:bCs/>
                <w:color w:val="000000"/>
                <w:lang w:eastAsia="en-GB"/>
              </w:rPr>
              <w:t>0.016</w:t>
            </w:r>
          </w:p>
        </w:tc>
      </w:tr>
      <w:tr w:rsidR="008122B3" w:rsidRPr="008F27B0" w:rsidTr="007567E1">
        <w:trPr>
          <w:trHeight w:val="288"/>
        </w:trPr>
        <w:tc>
          <w:tcPr>
            <w:cnfStyle w:val="001000000000" w:firstRow="0" w:lastRow="0" w:firstColumn="1" w:lastColumn="0" w:oddVBand="0" w:evenVBand="0" w:oddHBand="0" w:evenHBand="0" w:firstRowFirstColumn="0" w:firstRowLastColumn="0" w:lastRowFirstColumn="0" w:lastRowLastColumn="0"/>
            <w:tcW w:w="1424" w:type="dxa"/>
            <w:noWrap/>
            <w:hideMark/>
          </w:tcPr>
          <w:p w:rsidR="008122B3" w:rsidRPr="008F27B0" w:rsidRDefault="008122B3" w:rsidP="007567E1">
            <w:pPr>
              <w:spacing w:line="480" w:lineRule="auto"/>
              <w:jc w:val="right"/>
              <w:rPr>
                <w:rFonts w:ascii="Calibri" w:eastAsia="Times New Roman" w:hAnsi="Calibri" w:cs="Times New Roman"/>
                <w:color w:val="000000"/>
                <w:lang w:eastAsia="en-GB"/>
              </w:rPr>
            </w:pPr>
          </w:p>
        </w:tc>
        <w:tc>
          <w:tcPr>
            <w:tcW w:w="1272" w:type="dxa"/>
            <w:noWrap/>
            <w:hideMark/>
          </w:tcPr>
          <w:p w:rsidR="008122B3" w:rsidRPr="008F27B0" w:rsidRDefault="008122B3" w:rsidP="007567E1">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Group size</w:t>
            </w:r>
          </w:p>
        </w:tc>
        <w:tc>
          <w:tcPr>
            <w:tcW w:w="9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19.22</w:t>
            </w:r>
          </w:p>
        </w:tc>
        <w:tc>
          <w:tcPr>
            <w:tcW w:w="1175"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29.20</w:t>
            </w:r>
          </w:p>
        </w:tc>
        <w:tc>
          <w:tcPr>
            <w:tcW w:w="1102"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0.65</w:t>
            </w:r>
          </w:p>
        </w:tc>
        <w:tc>
          <w:tcPr>
            <w:tcW w:w="10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0.516</w:t>
            </w:r>
          </w:p>
        </w:tc>
      </w:tr>
      <w:tr w:rsidR="008122B3" w:rsidRPr="008F27B0" w:rsidTr="007567E1">
        <w:trPr>
          <w:trHeight w:val="288"/>
        </w:trPr>
        <w:tc>
          <w:tcPr>
            <w:cnfStyle w:val="001000000000" w:firstRow="0" w:lastRow="0" w:firstColumn="1" w:lastColumn="0" w:oddVBand="0" w:evenVBand="0" w:oddHBand="0" w:evenHBand="0" w:firstRowFirstColumn="0" w:firstRowLastColumn="0" w:lastRowFirstColumn="0" w:lastRowLastColumn="0"/>
            <w:tcW w:w="1424" w:type="dxa"/>
            <w:noWrap/>
            <w:hideMark/>
          </w:tcPr>
          <w:p w:rsidR="008122B3" w:rsidRPr="008F27B0" w:rsidRDefault="008122B3" w:rsidP="007567E1">
            <w:pPr>
              <w:spacing w:line="480" w:lineRule="auto"/>
              <w:jc w:val="right"/>
              <w:rPr>
                <w:rFonts w:ascii="Calibri" w:eastAsia="Times New Roman" w:hAnsi="Calibri" w:cs="Times New Roman"/>
                <w:color w:val="000000"/>
                <w:lang w:eastAsia="en-GB"/>
              </w:rPr>
            </w:pPr>
          </w:p>
        </w:tc>
        <w:tc>
          <w:tcPr>
            <w:tcW w:w="1272" w:type="dxa"/>
            <w:noWrap/>
            <w:hideMark/>
          </w:tcPr>
          <w:p w:rsidR="008122B3" w:rsidRPr="008F27B0" w:rsidRDefault="008122B3" w:rsidP="007567E1">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Vocalization</w:t>
            </w:r>
          </w:p>
        </w:tc>
        <w:tc>
          <w:tcPr>
            <w:tcW w:w="9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193.86</w:t>
            </w:r>
          </w:p>
        </w:tc>
        <w:tc>
          <w:tcPr>
            <w:tcW w:w="1175"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160.17</w:t>
            </w:r>
          </w:p>
        </w:tc>
        <w:tc>
          <w:tcPr>
            <w:tcW w:w="1102"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1.19</w:t>
            </w:r>
          </w:p>
        </w:tc>
        <w:tc>
          <w:tcPr>
            <w:tcW w:w="10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0.235</w:t>
            </w:r>
          </w:p>
        </w:tc>
      </w:tr>
      <w:tr w:rsidR="008122B3" w:rsidRPr="008F27B0" w:rsidTr="007567E1">
        <w:trPr>
          <w:trHeight w:val="288"/>
        </w:trPr>
        <w:tc>
          <w:tcPr>
            <w:cnfStyle w:val="001000000000" w:firstRow="0" w:lastRow="0" w:firstColumn="1" w:lastColumn="0" w:oddVBand="0" w:evenVBand="0" w:oddHBand="0" w:evenHBand="0" w:firstRowFirstColumn="0" w:firstRowLastColumn="0" w:lastRowFirstColumn="0" w:lastRowLastColumn="0"/>
            <w:tcW w:w="1424" w:type="dxa"/>
            <w:noWrap/>
            <w:hideMark/>
          </w:tcPr>
          <w:p w:rsidR="008122B3" w:rsidRPr="008F27B0" w:rsidRDefault="008122B3" w:rsidP="007567E1">
            <w:pPr>
              <w:spacing w:line="480" w:lineRule="auto"/>
              <w:jc w:val="right"/>
              <w:rPr>
                <w:rFonts w:ascii="Calibri" w:eastAsia="Times New Roman" w:hAnsi="Calibri" w:cs="Times New Roman"/>
                <w:color w:val="000000"/>
                <w:lang w:eastAsia="en-GB"/>
              </w:rPr>
            </w:pPr>
          </w:p>
        </w:tc>
        <w:tc>
          <w:tcPr>
            <w:tcW w:w="1272" w:type="dxa"/>
            <w:noWrap/>
            <w:hideMark/>
          </w:tcPr>
          <w:p w:rsidR="008122B3" w:rsidRPr="008F27B0" w:rsidRDefault="008122B3" w:rsidP="007567E1">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mobility</w:t>
            </w:r>
          </w:p>
        </w:tc>
        <w:tc>
          <w:tcPr>
            <w:tcW w:w="9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247.95</w:t>
            </w:r>
          </w:p>
        </w:tc>
        <w:tc>
          <w:tcPr>
            <w:tcW w:w="1175"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198.34</w:t>
            </w:r>
          </w:p>
        </w:tc>
        <w:tc>
          <w:tcPr>
            <w:tcW w:w="1102"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1.22</w:t>
            </w:r>
          </w:p>
        </w:tc>
        <w:tc>
          <w:tcPr>
            <w:tcW w:w="10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0.221</w:t>
            </w:r>
          </w:p>
        </w:tc>
      </w:tr>
      <w:tr w:rsidR="008122B3" w:rsidRPr="008F27B0" w:rsidTr="007567E1">
        <w:trPr>
          <w:trHeight w:val="288"/>
        </w:trPr>
        <w:tc>
          <w:tcPr>
            <w:cnfStyle w:val="001000000000" w:firstRow="0" w:lastRow="0" w:firstColumn="1" w:lastColumn="0" w:oddVBand="0" w:evenVBand="0" w:oddHBand="0" w:evenHBand="0" w:firstRowFirstColumn="0" w:firstRowLastColumn="0" w:lastRowFirstColumn="0" w:lastRowLastColumn="0"/>
            <w:tcW w:w="1424" w:type="dxa"/>
            <w:noWrap/>
            <w:hideMark/>
          </w:tcPr>
          <w:p w:rsidR="008122B3" w:rsidRPr="008F27B0" w:rsidRDefault="008122B3" w:rsidP="007567E1">
            <w:pPr>
              <w:spacing w:line="480" w:lineRule="auto"/>
              <w:jc w:val="right"/>
              <w:rPr>
                <w:rFonts w:ascii="Calibri" w:eastAsia="Times New Roman" w:hAnsi="Calibri" w:cs="Times New Roman"/>
                <w:color w:val="000000"/>
                <w:lang w:eastAsia="en-GB"/>
              </w:rPr>
            </w:pPr>
          </w:p>
        </w:tc>
        <w:tc>
          <w:tcPr>
            <w:tcW w:w="1272" w:type="dxa"/>
            <w:noWrap/>
            <w:hideMark/>
          </w:tcPr>
          <w:p w:rsidR="008122B3" w:rsidRPr="008F27B0" w:rsidRDefault="008122B3" w:rsidP="007567E1">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modified</w:t>
            </w:r>
          </w:p>
        </w:tc>
        <w:tc>
          <w:tcPr>
            <w:tcW w:w="9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270.51</w:t>
            </w:r>
          </w:p>
        </w:tc>
        <w:tc>
          <w:tcPr>
            <w:tcW w:w="1175"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484.26</w:t>
            </w:r>
          </w:p>
        </w:tc>
        <w:tc>
          <w:tcPr>
            <w:tcW w:w="1102"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0.55</w:t>
            </w:r>
          </w:p>
        </w:tc>
        <w:tc>
          <w:tcPr>
            <w:tcW w:w="10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0.581</w:t>
            </w:r>
          </w:p>
        </w:tc>
      </w:tr>
      <w:tr w:rsidR="008122B3" w:rsidRPr="008F27B0" w:rsidTr="007567E1">
        <w:trPr>
          <w:trHeight w:val="288"/>
        </w:trPr>
        <w:tc>
          <w:tcPr>
            <w:cnfStyle w:val="001000000000" w:firstRow="0" w:lastRow="0" w:firstColumn="1" w:lastColumn="0" w:oddVBand="0" w:evenVBand="0" w:oddHBand="0" w:evenHBand="0" w:firstRowFirstColumn="0" w:firstRowLastColumn="0" w:lastRowFirstColumn="0" w:lastRowLastColumn="0"/>
            <w:tcW w:w="1424" w:type="dxa"/>
            <w:noWrap/>
            <w:hideMark/>
          </w:tcPr>
          <w:p w:rsidR="008122B3" w:rsidRPr="008F27B0" w:rsidRDefault="008122B3" w:rsidP="007567E1">
            <w:pPr>
              <w:spacing w:line="480" w:lineRule="auto"/>
              <w:jc w:val="right"/>
              <w:rPr>
                <w:rFonts w:ascii="Calibri" w:eastAsia="Times New Roman" w:hAnsi="Calibri" w:cs="Times New Roman"/>
                <w:color w:val="000000"/>
                <w:lang w:eastAsia="en-GB"/>
              </w:rPr>
            </w:pPr>
          </w:p>
        </w:tc>
        <w:tc>
          <w:tcPr>
            <w:tcW w:w="1272" w:type="dxa"/>
            <w:noWrap/>
            <w:hideMark/>
          </w:tcPr>
          <w:p w:rsidR="008122B3" w:rsidRPr="008F27B0" w:rsidRDefault="008122B3" w:rsidP="007567E1">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Vegetation</w:t>
            </w:r>
          </w:p>
        </w:tc>
        <w:tc>
          <w:tcPr>
            <w:tcW w:w="9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80.26</w:t>
            </w:r>
          </w:p>
        </w:tc>
        <w:tc>
          <w:tcPr>
            <w:tcW w:w="1175"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50.58</w:t>
            </w:r>
          </w:p>
        </w:tc>
        <w:tc>
          <w:tcPr>
            <w:tcW w:w="1102"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1.55</w:t>
            </w:r>
          </w:p>
        </w:tc>
        <w:tc>
          <w:tcPr>
            <w:tcW w:w="10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0.121</w:t>
            </w:r>
          </w:p>
        </w:tc>
      </w:tr>
      <w:tr w:rsidR="008122B3" w:rsidRPr="008F27B0" w:rsidTr="007567E1">
        <w:trPr>
          <w:trHeight w:val="288"/>
        </w:trPr>
        <w:tc>
          <w:tcPr>
            <w:cnfStyle w:val="001000000000" w:firstRow="0" w:lastRow="0" w:firstColumn="1" w:lastColumn="0" w:oddVBand="0" w:evenVBand="0" w:oddHBand="0" w:evenHBand="0" w:firstRowFirstColumn="0" w:firstRowLastColumn="0" w:lastRowFirstColumn="0" w:lastRowLastColumn="0"/>
            <w:tcW w:w="1424" w:type="dxa"/>
            <w:noWrap/>
            <w:hideMark/>
          </w:tcPr>
          <w:p w:rsidR="008122B3" w:rsidRPr="008F27B0" w:rsidRDefault="008122B3" w:rsidP="007567E1">
            <w:pPr>
              <w:spacing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Top</w:t>
            </w:r>
          </w:p>
        </w:tc>
        <w:tc>
          <w:tcPr>
            <w:tcW w:w="1272" w:type="dxa"/>
            <w:noWrap/>
            <w:hideMark/>
          </w:tcPr>
          <w:p w:rsidR="008122B3" w:rsidRPr="008F27B0" w:rsidRDefault="008122B3" w:rsidP="007567E1">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Intercept</w:t>
            </w:r>
          </w:p>
        </w:tc>
        <w:tc>
          <w:tcPr>
            <w:tcW w:w="9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157.84</w:t>
            </w:r>
          </w:p>
        </w:tc>
        <w:tc>
          <w:tcPr>
            <w:tcW w:w="1175"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103.40</w:t>
            </w:r>
          </w:p>
        </w:tc>
        <w:tc>
          <w:tcPr>
            <w:tcW w:w="1102"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1.53</w:t>
            </w:r>
          </w:p>
        </w:tc>
        <w:tc>
          <w:tcPr>
            <w:tcW w:w="10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0.139</w:t>
            </w:r>
          </w:p>
        </w:tc>
      </w:tr>
      <w:tr w:rsidR="008122B3" w:rsidRPr="008F27B0" w:rsidTr="007567E1">
        <w:trPr>
          <w:trHeight w:val="288"/>
        </w:trPr>
        <w:tc>
          <w:tcPr>
            <w:cnfStyle w:val="001000000000" w:firstRow="0" w:lastRow="0" w:firstColumn="1" w:lastColumn="0" w:oddVBand="0" w:evenVBand="0" w:oddHBand="0" w:evenHBand="0" w:firstRowFirstColumn="0" w:firstRowLastColumn="0" w:lastRowFirstColumn="0" w:lastRowLastColumn="0"/>
            <w:tcW w:w="1424" w:type="dxa"/>
            <w:noWrap/>
            <w:hideMark/>
          </w:tcPr>
          <w:p w:rsidR="008122B3" w:rsidRPr="008F27B0" w:rsidRDefault="008122B3" w:rsidP="007567E1">
            <w:pPr>
              <w:spacing w:line="480" w:lineRule="auto"/>
              <w:jc w:val="right"/>
              <w:rPr>
                <w:rFonts w:ascii="Calibri" w:eastAsia="Times New Roman" w:hAnsi="Calibri" w:cs="Times New Roman"/>
                <w:color w:val="000000"/>
                <w:lang w:eastAsia="en-GB"/>
              </w:rPr>
            </w:pPr>
          </w:p>
        </w:tc>
        <w:tc>
          <w:tcPr>
            <w:tcW w:w="1272" w:type="dxa"/>
            <w:noWrap/>
            <w:hideMark/>
          </w:tcPr>
          <w:p w:rsidR="008122B3" w:rsidRPr="008F27B0" w:rsidRDefault="008122B3" w:rsidP="007567E1">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Density</w:t>
            </w:r>
          </w:p>
        </w:tc>
        <w:tc>
          <w:tcPr>
            <w:tcW w:w="9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5.35</w:t>
            </w:r>
          </w:p>
        </w:tc>
        <w:tc>
          <w:tcPr>
            <w:tcW w:w="1175"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2.26</w:t>
            </w:r>
          </w:p>
        </w:tc>
        <w:tc>
          <w:tcPr>
            <w:tcW w:w="1102"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2.37</w:t>
            </w:r>
          </w:p>
        </w:tc>
        <w:tc>
          <w:tcPr>
            <w:tcW w:w="10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lang w:eastAsia="en-GB"/>
              </w:rPr>
            </w:pPr>
            <w:r w:rsidRPr="008F27B0">
              <w:rPr>
                <w:rFonts w:ascii="Calibri" w:eastAsia="Times New Roman" w:hAnsi="Calibri" w:cs="Times New Roman"/>
                <w:b/>
                <w:bCs/>
                <w:color w:val="000000"/>
                <w:lang w:eastAsia="en-GB"/>
              </w:rPr>
              <w:t>0.026</w:t>
            </w:r>
          </w:p>
        </w:tc>
      </w:tr>
      <w:tr w:rsidR="008122B3" w:rsidRPr="008F27B0" w:rsidTr="007567E1">
        <w:trPr>
          <w:trHeight w:val="288"/>
        </w:trPr>
        <w:tc>
          <w:tcPr>
            <w:cnfStyle w:val="001000000000" w:firstRow="0" w:lastRow="0" w:firstColumn="1" w:lastColumn="0" w:oddVBand="0" w:evenVBand="0" w:oddHBand="0" w:evenHBand="0" w:firstRowFirstColumn="0" w:firstRowLastColumn="0" w:lastRowFirstColumn="0" w:lastRowLastColumn="0"/>
            <w:tcW w:w="1424" w:type="dxa"/>
            <w:noWrap/>
            <w:hideMark/>
          </w:tcPr>
          <w:p w:rsidR="008122B3" w:rsidRPr="008F27B0" w:rsidRDefault="008122B3" w:rsidP="007567E1">
            <w:pPr>
              <w:spacing w:line="480" w:lineRule="auto"/>
              <w:jc w:val="right"/>
              <w:rPr>
                <w:rFonts w:ascii="Calibri" w:eastAsia="Times New Roman" w:hAnsi="Calibri" w:cs="Times New Roman"/>
                <w:color w:val="000000"/>
                <w:lang w:eastAsia="en-GB"/>
              </w:rPr>
            </w:pPr>
          </w:p>
        </w:tc>
        <w:tc>
          <w:tcPr>
            <w:tcW w:w="1272" w:type="dxa"/>
            <w:noWrap/>
            <w:hideMark/>
          </w:tcPr>
          <w:p w:rsidR="008122B3" w:rsidRPr="008F27B0" w:rsidRDefault="008122B3" w:rsidP="007567E1">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Tolerance</w:t>
            </w:r>
          </w:p>
        </w:tc>
        <w:tc>
          <w:tcPr>
            <w:tcW w:w="9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1135.60</w:t>
            </w:r>
          </w:p>
        </w:tc>
        <w:tc>
          <w:tcPr>
            <w:tcW w:w="1175"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380.77</w:t>
            </w:r>
          </w:p>
        </w:tc>
        <w:tc>
          <w:tcPr>
            <w:tcW w:w="1102"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2.98</w:t>
            </w:r>
          </w:p>
        </w:tc>
        <w:tc>
          <w:tcPr>
            <w:tcW w:w="10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lang w:eastAsia="en-GB"/>
              </w:rPr>
            </w:pPr>
            <w:r w:rsidRPr="008F27B0">
              <w:rPr>
                <w:rFonts w:ascii="Calibri" w:eastAsia="Times New Roman" w:hAnsi="Calibri" w:cs="Times New Roman"/>
                <w:b/>
                <w:bCs/>
                <w:color w:val="000000"/>
                <w:lang w:eastAsia="en-GB"/>
              </w:rPr>
              <w:t>0.006</w:t>
            </w:r>
          </w:p>
        </w:tc>
      </w:tr>
      <w:tr w:rsidR="008122B3" w:rsidRPr="008F27B0" w:rsidTr="007567E1">
        <w:trPr>
          <w:trHeight w:val="288"/>
        </w:trPr>
        <w:tc>
          <w:tcPr>
            <w:cnfStyle w:val="001000000000" w:firstRow="0" w:lastRow="0" w:firstColumn="1" w:lastColumn="0" w:oddVBand="0" w:evenVBand="0" w:oddHBand="0" w:evenHBand="0" w:firstRowFirstColumn="0" w:firstRowLastColumn="0" w:lastRowFirstColumn="0" w:lastRowLastColumn="0"/>
            <w:tcW w:w="1424" w:type="dxa"/>
            <w:noWrap/>
            <w:hideMark/>
          </w:tcPr>
          <w:p w:rsidR="008122B3" w:rsidRPr="008F27B0" w:rsidRDefault="008122B3" w:rsidP="007567E1">
            <w:pPr>
              <w:spacing w:line="480" w:lineRule="auto"/>
              <w:jc w:val="right"/>
              <w:rPr>
                <w:rFonts w:ascii="Calibri" w:eastAsia="Times New Roman" w:hAnsi="Calibri" w:cs="Times New Roman"/>
                <w:color w:val="000000"/>
                <w:lang w:eastAsia="en-GB"/>
              </w:rPr>
            </w:pPr>
          </w:p>
        </w:tc>
        <w:tc>
          <w:tcPr>
            <w:tcW w:w="1272" w:type="dxa"/>
            <w:noWrap/>
            <w:hideMark/>
          </w:tcPr>
          <w:p w:rsidR="008122B3" w:rsidRPr="008F27B0" w:rsidRDefault="008122B3" w:rsidP="007567E1">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Vocalization</w:t>
            </w:r>
          </w:p>
        </w:tc>
        <w:tc>
          <w:tcPr>
            <w:tcW w:w="9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243.17</w:t>
            </w:r>
          </w:p>
        </w:tc>
        <w:tc>
          <w:tcPr>
            <w:tcW w:w="1175"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111.60</w:t>
            </w:r>
          </w:p>
        </w:tc>
        <w:tc>
          <w:tcPr>
            <w:tcW w:w="1102"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2.18</w:t>
            </w:r>
          </w:p>
        </w:tc>
        <w:tc>
          <w:tcPr>
            <w:tcW w:w="10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lang w:eastAsia="en-GB"/>
              </w:rPr>
            </w:pPr>
            <w:r w:rsidRPr="008F27B0">
              <w:rPr>
                <w:rFonts w:ascii="Calibri" w:eastAsia="Times New Roman" w:hAnsi="Calibri" w:cs="Times New Roman"/>
                <w:b/>
                <w:bCs/>
                <w:color w:val="000000"/>
                <w:lang w:eastAsia="en-GB"/>
              </w:rPr>
              <w:t>0.039</w:t>
            </w:r>
          </w:p>
        </w:tc>
      </w:tr>
      <w:tr w:rsidR="008122B3" w:rsidRPr="008F27B0" w:rsidTr="007567E1">
        <w:trPr>
          <w:trHeight w:val="288"/>
        </w:trPr>
        <w:tc>
          <w:tcPr>
            <w:cnfStyle w:val="001000000000" w:firstRow="0" w:lastRow="0" w:firstColumn="1" w:lastColumn="0" w:oddVBand="0" w:evenVBand="0" w:oddHBand="0" w:evenHBand="0" w:firstRowFirstColumn="0" w:firstRowLastColumn="0" w:lastRowFirstColumn="0" w:lastRowLastColumn="0"/>
            <w:tcW w:w="1424" w:type="dxa"/>
            <w:noWrap/>
            <w:hideMark/>
          </w:tcPr>
          <w:p w:rsidR="008122B3" w:rsidRPr="008F27B0" w:rsidRDefault="008122B3" w:rsidP="007567E1">
            <w:pPr>
              <w:spacing w:line="480" w:lineRule="auto"/>
              <w:jc w:val="right"/>
              <w:rPr>
                <w:rFonts w:ascii="Calibri" w:eastAsia="Times New Roman" w:hAnsi="Calibri" w:cs="Times New Roman"/>
                <w:color w:val="000000"/>
                <w:lang w:eastAsia="en-GB"/>
              </w:rPr>
            </w:pPr>
          </w:p>
        </w:tc>
        <w:tc>
          <w:tcPr>
            <w:tcW w:w="1272" w:type="dxa"/>
            <w:noWrap/>
            <w:hideMark/>
          </w:tcPr>
          <w:p w:rsidR="008122B3" w:rsidRPr="008F27B0" w:rsidRDefault="008122B3" w:rsidP="007567E1">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Mobility</w:t>
            </w:r>
          </w:p>
        </w:tc>
        <w:tc>
          <w:tcPr>
            <w:tcW w:w="9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355.64</w:t>
            </w:r>
          </w:p>
        </w:tc>
        <w:tc>
          <w:tcPr>
            <w:tcW w:w="1175"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139.72</w:t>
            </w:r>
          </w:p>
        </w:tc>
        <w:tc>
          <w:tcPr>
            <w:tcW w:w="1102"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2.55</w:t>
            </w:r>
          </w:p>
        </w:tc>
        <w:tc>
          <w:tcPr>
            <w:tcW w:w="10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lang w:eastAsia="en-GB"/>
              </w:rPr>
            </w:pPr>
            <w:r w:rsidRPr="008F27B0">
              <w:rPr>
                <w:rFonts w:ascii="Calibri" w:eastAsia="Times New Roman" w:hAnsi="Calibri" w:cs="Times New Roman"/>
                <w:b/>
                <w:bCs/>
                <w:color w:val="000000"/>
                <w:lang w:eastAsia="en-GB"/>
              </w:rPr>
              <w:t>0.018</w:t>
            </w:r>
          </w:p>
        </w:tc>
      </w:tr>
      <w:tr w:rsidR="008122B3" w:rsidRPr="008F27B0" w:rsidTr="007567E1">
        <w:trPr>
          <w:trHeight w:val="288"/>
        </w:trPr>
        <w:tc>
          <w:tcPr>
            <w:cnfStyle w:val="001000000000" w:firstRow="0" w:lastRow="0" w:firstColumn="1" w:lastColumn="0" w:oddVBand="0" w:evenVBand="0" w:oddHBand="0" w:evenHBand="0" w:firstRowFirstColumn="0" w:firstRowLastColumn="0" w:lastRowFirstColumn="0" w:lastRowLastColumn="0"/>
            <w:tcW w:w="1424" w:type="dxa"/>
            <w:noWrap/>
            <w:hideMark/>
          </w:tcPr>
          <w:p w:rsidR="008122B3" w:rsidRPr="008F27B0" w:rsidRDefault="008122B3" w:rsidP="007567E1">
            <w:pPr>
              <w:spacing w:line="480" w:lineRule="auto"/>
              <w:jc w:val="right"/>
              <w:rPr>
                <w:rFonts w:ascii="Calibri" w:eastAsia="Times New Roman" w:hAnsi="Calibri" w:cs="Times New Roman"/>
                <w:color w:val="000000"/>
                <w:lang w:eastAsia="en-GB"/>
              </w:rPr>
            </w:pPr>
          </w:p>
        </w:tc>
        <w:tc>
          <w:tcPr>
            <w:tcW w:w="1272" w:type="dxa"/>
            <w:noWrap/>
            <w:hideMark/>
          </w:tcPr>
          <w:p w:rsidR="008122B3" w:rsidRPr="008F27B0" w:rsidRDefault="008122B3" w:rsidP="007567E1">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Vegetation</w:t>
            </w:r>
          </w:p>
        </w:tc>
        <w:tc>
          <w:tcPr>
            <w:tcW w:w="9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105.00</w:t>
            </w:r>
          </w:p>
        </w:tc>
        <w:tc>
          <w:tcPr>
            <w:tcW w:w="1175"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37.22</w:t>
            </w:r>
          </w:p>
        </w:tc>
        <w:tc>
          <w:tcPr>
            <w:tcW w:w="1102"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2.82</w:t>
            </w:r>
          </w:p>
        </w:tc>
        <w:tc>
          <w:tcPr>
            <w:tcW w:w="10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lang w:eastAsia="en-GB"/>
              </w:rPr>
            </w:pPr>
            <w:r w:rsidRPr="008F27B0">
              <w:rPr>
                <w:rFonts w:ascii="Calibri" w:eastAsia="Times New Roman" w:hAnsi="Calibri" w:cs="Times New Roman"/>
                <w:b/>
                <w:bCs/>
                <w:color w:val="000000"/>
                <w:lang w:eastAsia="en-GB"/>
              </w:rPr>
              <w:t>0.009</w:t>
            </w:r>
          </w:p>
        </w:tc>
      </w:tr>
      <w:tr w:rsidR="008122B3" w:rsidRPr="008F27B0" w:rsidTr="007567E1">
        <w:trPr>
          <w:trHeight w:val="288"/>
        </w:trPr>
        <w:tc>
          <w:tcPr>
            <w:cnfStyle w:val="001000000000" w:firstRow="0" w:lastRow="0" w:firstColumn="1" w:lastColumn="0" w:oddVBand="0" w:evenVBand="0" w:oddHBand="0" w:evenHBand="0" w:firstRowFirstColumn="0" w:firstRowLastColumn="0" w:lastRowFirstColumn="0" w:lastRowLastColumn="0"/>
            <w:tcW w:w="1424" w:type="dxa"/>
            <w:noWrap/>
            <w:hideMark/>
          </w:tcPr>
          <w:p w:rsidR="008122B3" w:rsidRPr="008F27B0" w:rsidRDefault="008122B3" w:rsidP="007567E1">
            <w:pPr>
              <w:spacing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Top</w:t>
            </w:r>
            <w:r w:rsidRPr="008F27B0">
              <w:rPr>
                <w:rFonts w:ascii="Calibri" w:eastAsia="Times New Roman" w:hAnsi="Calibri" w:cs="Times New Roman"/>
                <w:color w:val="000000"/>
                <w:lang w:eastAsia="en-GB"/>
              </w:rPr>
              <w:t>, no Veg</w:t>
            </w:r>
          </w:p>
        </w:tc>
        <w:tc>
          <w:tcPr>
            <w:tcW w:w="1272" w:type="dxa"/>
            <w:noWrap/>
            <w:hideMark/>
          </w:tcPr>
          <w:p w:rsidR="008122B3" w:rsidRPr="008F27B0" w:rsidRDefault="008122B3" w:rsidP="007567E1">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Intercept</w:t>
            </w:r>
          </w:p>
        </w:tc>
        <w:tc>
          <w:tcPr>
            <w:tcW w:w="9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57.36</w:t>
            </w:r>
          </w:p>
        </w:tc>
        <w:tc>
          <w:tcPr>
            <w:tcW w:w="1175"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109.68</w:t>
            </w:r>
          </w:p>
        </w:tc>
        <w:tc>
          <w:tcPr>
            <w:tcW w:w="1102"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0.52</w:t>
            </w:r>
          </w:p>
        </w:tc>
        <w:tc>
          <w:tcPr>
            <w:tcW w:w="10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0.605</w:t>
            </w:r>
          </w:p>
        </w:tc>
      </w:tr>
      <w:tr w:rsidR="008122B3" w:rsidRPr="008F27B0" w:rsidTr="007567E1">
        <w:trPr>
          <w:trHeight w:val="288"/>
        </w:trPr>
        <w:tc>
          <w:tcPr>
            <w:cnfStyle w:val="001000000000" w:firstRow="0" w:lastRow="0" w:firstColumn="1" w:lastColumn="0" w:oddVBand="0" w:evenVBand="0" w:oddHBand="0" w:evenHBand="0" w:firstRowFirstColumn="0" w:firstRowLastColumn="0" w:lastRowFirstColumn="0" w:lastRowLastColumn="0"/>
            <w:tcW w:w="1424" w:type="dxa"/>
            <w:noWrap/>
            <w:hideMark/>
          </w:tcPr>
          <w:p w:rsidR="008122B3" w:rsidRPr="008F27B0" w:rsidRDefault="008122B3" w:rsidP="007567E1">
            <w:pPr>
              <w:spacing w:line="480" w:lineRule="auto"/>
              <w:jc w:val="right"/>
              <w:rPr>
                <w:rFonts w:ascii="Calibri" w:eastAsia="Times New Roman" w:hAnsi="Calibri" w:cs="Times New Roman"/>
                <w:color w:val="000000"/>
                <w:lang w:eastAsia="en-GB"/>
              </w:rPr>
            </w:pPr>
          </w:p>
        </w:tc>
        <w:tc>
          <w:tcPr>
            <w:tcW w:w="1272" w:type="dxa"/>
            <w:noWrap/>
            <w:hideMark/>
          </w:tcPr>
          <w:p w:rsidR="008122B3" w:rsidRPr="008F27B0" w:rsidRDefault="008122B3" w:rsidP="007567E1">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Density</w:t>
            </w:r>
          </w:p>
        </w:tc>
        <w:tc>
          <w:tcPr>
            <w:tcW w:w="9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5.86</w:t>
            </w:r>
          </w:p>
        </w:tc>
        <w:tc>
          <w:tcPr>
            <w:tcW w:w="1175"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2.54</w:t>
            </w:r>
          </w:p>
        </w:tc>
        <w:tc>
          <w:tcPr>
            <w:tcW w:w="1102"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2.31</w:t>
            </w:r>
          </w:p>
        </w:tc>
        <w:tc>
          <w:tcPr>
            <w:tcW w:w="10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lang w:eastAsia="en-GB"/>
              </w:rPr>
            </w:pPr>
            <w:r w:rsidRPr="008F27B0">
              <w:rPr>
                <w:rFonts w:ascii="Calibri" w:eastAsia="Times New Roman" w:hAnsi="Calibri" w:cs="Times New Roman"/>
                <w:b/>
                <w:bCs/>
                <w:color w:val="000000"/>
                <w:lang w:eastAsia="en-GB"/>
              </w:rPr>
              <w:t>0.029</w:t>
            </w:r>
          </w:p>
        </w:tc>
      </w:tr>
      <w:tr w:rsidR="008122B3" w:rsidRPr="008F27B0" w:rsidTr="007567E1">
        <w:trPr>
          <w:trHeight w:val="288"/>
        </w:trPr>
        <w:tc>
          <w:tcPr>
            <w:cnfStyle w:val="001000000000" w:firstRow="0" w:lastRow="0" w:firstColumn="1" w:lastColumn="0" w:oddVBand="0" w:evenVBand="0" w:oddHBand="0" w:evenHBand="0" w:firstRowFirstColumn="0" w:firstRowLastColumn="0" w:lastRowFirstColumn="0" w:lastRowLastColumn="0"/>
            <w:tcW w:w="1424" w:type="dxa"/>
            <w:noWrap/>
            <w:hideMark/>
          </w:tcPr>
          <w:p w:rsidR="008122B3" w:rsidRPr="008F27B0" w:rsidRDefault="008122B3" w:rsidP="007567E1">
            <w:pPr>
              <w:spacing w:line="480" w:lineRule="auto"/>
              <w:jc w:val="right"/>
              <w:rPr>
                <w:rFonts w:ascii="Calibri" w:eastAsia="Times New Roman" w:hAnsi="Calibri" w:cs="Times New Roman"/>
                <w:color w:val="000000"/>
                <w:lang w:eastAsia="en-GB"/>
              </w:rPr>
            </w:pPr>
          </w:p>
        </w:tc>
        <w:tc>
          <w:tcPr>
            <w:tcW w:w="1272" w:type="dxa"/>
            <w:noWrap/>
            <w:hideMark/>
          </w:tcPr>
          <w:p w:rsidR="008122B3" w:rsidRPr="008F27B0" w:rsidRDefault="008122B3" w:rsidP="007567E1">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Tolerance</w:t>
            </w:r>
          </w:p>
        </w:tc>
        <w:tc>
          <w:tcPr>
            <w:tcW w:w="9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647.51</w:t>
            </w:r>
          </w:p>
        </w:tc>
        <w:tc>
          <w:tcPr>
            <w:tcW w:w="1175"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383.71</w:t>
            </w:r>
          </w:p>
        </w:tc>
        <w:tc>
          <w:tcPr>
            <w:tcW w:w="1102"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1.69</w:t>
            </w:r>
          </w:p>
        </w:tc>
        <w:tc>
          <w:tcPr>
            <w:tcW w:w="10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0.104</w:t>
            </w:r>
          </w:p>
        </w:tc>
      </w:tr>
      <w:tr w:rsidR="008122B3" w:rsidRPr="008F27B0" w:rsidTr="007567E1">
        <w:trPr>
          <w:trHeight w:val="288"/>
        </w:trPr>
        <w:tc>
          <w:tcPr>
            <w:cnfStyle w:val="001000000000" w:firstRow="0" w:lastRow="0" w:firstColumn="1" w:lastColumn="0" w:oddVBand="0" w:evenVBand="0" w:oddHBand="0" w:evenHBand="0" w:firstRowFirstColumn="0" w:firstRowLastColumn="0" w:lastRowFirstColumn="0" w:lastRowLastColumn="0"/>
            <w:tcW w:w="1424" w:type="dxa"/>
            <w:noWrap/>
            <w:hideMark/>
          </w:tcPr>
          <w:p w:rsidR="008122B3" w:rsidRPr="008F27B0" w:rsidRDefault="008122B3" w:rsidP="007567E1">
            <w:pPr>
              <w:spacing w:line="480" w:lineRule="auto"/>
              <w:jc w:val="right"/>
              <w:rPr>
                <w:rFonts w:ascii="Calibri" w:eastAsia="Times New Roman" w:hAnsi="Calibri" w:cs="Times New Roman"/>
                <w:color w:val="000000"/>
                <w:lang w:eastAsia="en-GB"/>
              </w:rPr>
            </w:pPr>
          </w:p>
        </w:tc>
        <w:tc>
          <w:tcPr>
            <w:tcW w:w="1272" w:type="dxa"/>
            <w:noWrap/>
            <w:hideMark/>
          </w:tcPr>
          <w:p w:rsidR="008122B3" w:rsidRPr="008F27B0" w:rsidRDefault="008122B3" w:rsidP="007567E1">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Vocalization</w:t>
            </w:r>
          </w:p>
        </w:tc>
        <w:tc>
          <w:tcPr>
            <w:tcW w:w="9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125.71</w:t>
            </w:r>
          </w:p>
        </w:tc>
        <w:tc>
          <w:tcPr>
            <w:tcW w:w="1175"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117.02</w:t>
            </w:r>
          </w:p>
        </w:tc>
        <w:tc>
          <w:tcPr>
            <w:tcW w:w="1102"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1.07</w:t>
            </w:r>
          </w:p>
        </w:tc>
        <w:tc>
          <w:tcPr>
            <w:tcW w:w="10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0.293</w:t>
            </w:r>
          </w:p>
        </w:tc>
      </w:tr>
      <w:tr w:rsidR="008122B3" w:rsidRPr="008F27B0" w:rsidTr="007567E1">
        <w:trPr>
          <w:trHeight w:val="288"/>
        </w:trPr>
        <w:tc>
          <w:tcPr>
            <w:cnfStyle w:val="001000000000" w:firstRow="0" w:lastRow="0" w:firstColumn="1" w:lastColumn="0" w:oddVBand="0" w:evenVBand="0" w:oddHBand="0" w:evenHBand="0" w:firstRowFirstColumn="0" w:firstRowLastColumn="0" w:lastRowFirstColumn="0" w:lastRowLastColumn="0"/>
            <w:tcW w:w="1424" w:type="dxa"/>
            <w:noWrap/>
            <w:hideMark/>
          </w:tcPr>
          <w:p w:rsidR="008122B3" w:rsidRPr="008F27B0" w:rsidRDefault="008122B3" w:rsidP="007567E1">
            <w:pPr>
              <w:spacing w:line="480" w:lineRule="auto"/>
              <w:jc w:val="right"/>
              <w:rPr>
                <w:rFonts w:ascii="Calibri" w:eastAsia="Times New Roman" w:hAnsi="Calibri" w:cs="Times New Roman"/>
                <w:color w:val="000000"/>
                <w:lang w:eastAsia="en-GB"/>
              </w:rPr>
            </w:pPr>
          </w:p>
        </w:tc>
        <w:tc>
          <w:tcPr>
            <w:tcW w:w="1272" w:type="dxa"/>
            <w:noWrap/>
            <w:hideMark/>
          </w:tcPr>
          <w:p w:rsidR="008122B3" w:rsidRPr="008F27B0" w:rsidRDefault="008122B3" w:rsidP="007567E1">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M</w:t>
            </w:r>
            <w:r w:rsidRPr="008F27B0">
              <w:rPr>
                <w:rFonts w:ascii="Calibri" w:eastAsia="Times New Roman" w:hAnsi="Calibri" w:cs="Times New Roman"/>
                <w:color w:val="000000"/>
                <w:lang w:eastAsia="en-GB"/>
              </w:rPr>
              <w:t>obility</w:t>
            </w:r>
          </w:p>
        </w:tc>
        <w:tc>
          <w:tcPr>
            <w:tcW w:w="9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230.14</w:t>
            </w:r>
          </w:p>
        </w:tc>
        <w:tc>
          <w:tcPr>
            <w:tcW w:w="1175"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149.63</w:t>
            </w:r>
          </w:p>
        </w:tc>
        <w:tc>
          <w:tcPr>
            <w:tcW w:w="1102"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1.54</w:t>
            </w:r>
          </w:p>
        </w:tc>
        <w:tc>
          <w:tcPr>
            <w:tcW w:w="10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0.136</w:t>
            </w:r>
          </w:p>
        </w:tc>
      </w:tr>
      <w:tr w:rsidR="008122B3" w:rsidRPr="008F27B0" w:rsidTr="007567E1">
        <w:trPr>
          <w:trHeight w:val="288"/>
        </w:trPr>
        <w:tc>
          <w:tcPr>
            <w:cnfStyle w:val="001000000000" w:firstRow="0" w:lastRow="0" w:firstColumn="1" w:lastColumn="0" w:oddVBand="0" w:evenVBand="0" w:oddHBand="0" w:evenHBand="0" w:firstRowFirstColumn="0" w:firstRowLastColumn="0" w:lastRowFirstColumn="0" w:lastRowLastColumn="0"/>
            <w:tcW w:w="1424" w:type="dxa"/>
            <w:noWrap/>
            <w:hideMark/>
          </w:tcPr>
          <w:p w:rsidR="008122B3" w:rsidRPr="008F27B0" w:rsidRDefault="008122B3" w:rsidP="007567E1">
            <w:pPr>
              <w:spacing w:line="480" w:lineRule="auto"/>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Parsimonious</w:t>
            </w:r>
          </w:p>
        </w:tc>
        <w:tc>
          <w:tcPr>
            <w:tcW w:w="1272" w:type="dxa"/>
            <w:noWrap/>
            <w:hideMark/>
          </w:tcPr>
          <w:p w:rsidR="008122B3" w:rsidRPr="008F27B0" w:rsidRDefault="008122B3" w:rsidP="007567E1">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Intercept</w:t>
            </w:r>
          </w:p>
        </w:tc>
        <w:tc>
          <w:tcPr>
            <w:tcW w:w="9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87.96</w:t>
            </w:r>
          </w:p>
        </w:tc>
        <w:tc>
          <w:tcPr>
            <w:tcW w:w="1175"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46.51</w:t>
            </w:r>
          </w:p>
        </w:tc>
        <w:tc>
          <w:tcPr>
            <w:tcW w:w="1102"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1.89</w:t>
            </w:r>
          </w:p>
        </w:tc>
        <w:tc>
          <w:tcPr>
            <w:tcW w:w="10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0.069</w:t>
            </w:r>
          </w:p>
        </w:tc>
      </w:tr>
      <w:tr w:rsidR="008122B3" w:rsidRPr="008F27B0" w:rsidTr="007567E1">
        <w:trPr>
          <w:trHeight w:val="288"/>
        </w:trPr>
        <w:tc>
          <w:tcPr>
            <w:cnfStyle w:val="001000000000" w:firstRow="0" w:lastRow="0" w:firstColumn="1" w:lastColumn="0" w:oddVBand="0" w:evenVBand="0" w:oddHBand="0" w:evenHBand="0" w:firstRowFirstColumn="0" w:firstRowLastColumn="0" w:lastRowFirstColumn="0" w:lastRowLastColumn="0"/>
            <w:tcW w:w="1424" w:type="dxa"/>
            <w:noWrap/>
            <w:hideMark/>
          </w:tcPr>
          <w:p w:rsidR="008122B3" w:rsidRPr="008F27B0" w:rsidRDefault="008122B3" w:rsidP="007567E1">
            <w:pPr>
              <w:spacing w:line="480" w:lineRule="auto"/>
              <w:jc w:val="right"/>
              <w:rPr>
                <w:rFonts w:ascii="Calibri" w:eastAsia="Times New Roman" w:hAnsi="Calibri" w:cs="Times New Roman"/>
                <w:color w:val="000000"/>
                <w:lang w:eastAsia="en-GB"/>
              </w:rPr>
            </w:pPr>
          </w:p>
        </w:tc>
        <w:tc>
          <w:tcPr>
            <w:tcW w:w="1272" w:type="dxa"/>
            <w:noWrap/>
            <w:hideMark/>
          </w:tcPr>
          <w:p w:rsidR="008122B3" w:rsidRPr="008F27B0" w:rsidRDefault="008122B3" w:rsidP="007567E1">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Density</w:t>
            </w:r>
          </w:p>
        </w:tc>
        <w:tc>
          <w:tcPr>
            <w:tcW w:w="9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7.57</w:t>
            </w:r>
          </w:p>
        </w:tc>
        <w:tc>
          <w:tcPr>
            <w:tcW w:w="1175"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2.50</w:t>
            </w:r>
          </w:p>
        </w:tc>
        <w:tc>
          <w:tcPr>
            <w:tcW w:w="1102"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3.03</w:t>
            </w:r>
          </w:p>
        </w:tc>
        <w:tc>
          <w:tcPr>
            <w:tcW w:w="10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lang w:eastAsia="en-GB"/>
              </w:rPr>
            </w:pPr>
            <w:r w:rsidRPr="008F27B0">
              <w:rPr>
                <w:rFonts w:ascii="Calibri" w:eastAsia="Times New Roman" w:hAnsi="Calibri" w:cs="Times New Roman"/>
                <w:b/>
                <w:bCs/>
                <w:color w:val="000000"/>
                <w:lang w:eastAsia="en-GB"/>
              </w:rPr>
              <w:t>0.005</w:t>
            </w:r>
          </w:p>
        </w:tc>
      </w:tr>
      <w:tr w:rsidR="008122B3" w:rsidRPr="008F27B0" w:rsidTr="007567E1">
        <w:trPr>
          <w:trHeight w:val="288"/>
        </w:trPr>
        <w:tc>
          <w:tcPr>
            <w:cnfStyle w:val="001000000000" w:firstRow="0" w:lastRow="0" w:firstColumn="1" w:lastColumn="0" w:oddVBand="0" w:evenVBand="0" w:oddHBand="0" w:evenHBand="0" w:firstRowFirstColumn="0" w:firstRowLastColumn="0" w:lastRowFirstColumn="0" w:lastRowLastColumn="0"/>
            <w:tcW w:w="1424" w:type="dxa"/>
            <w:noWrap/>
            <w:hideMark/>
          </w:tcPr>
          <w:p w:rsidR="008122B3" w:rsidRPr="008F27B0" w:rsidRDefault="008122B3" w:rsidP="007567E1">
            <w:pPr>
              <w:spacing w:line="480" w:lineRule="auto"/>
              <w:jc w:val="right"/>
              <w:rPr>
                <w:rFonts w:ascii="Calibri" w:eastAsia="Times New Roman" w:hAnsi="Calibri" w:cs="Times New Roman"/>
                <w:color w:val="000000"/>
                <w:lang w:eastAsia="en-GB"/>
              </w:rPr>
            </w:pPr>
          </w:p>
        </w:tc>
        <w:tc>
          <w:tcPr>
            <w:tcW w:w="1272" w:type="dxa"/>
            <w:noWrap/>
            <w:hideMark/>
          </w:tcPr>
          <w:p w:rsidR="008122B3" w:rsidRPr="008F27B0" w:rsidRDefault="008122B3" w:rsidP="007567E1">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Tolerance</w:t>
            </w:r>
          </w:p>
        </w:tc>
        <w:tc>
          <w:tcPr>
            <w:tcW w:w="9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226.25</w:t>
            </w:r>
          </w:p>
        </w:tc>
        <w:tc>
          <w:tcPr>
            <w:tcW w:w="1175"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322.34</w:t>
            </w:r>
          </w:p>
        </w:tc>
        <w:tc>
          <w:tcPr>
            <w:tcW w:w="1102"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0.70</w:t>
            </w:r>
          </w:p>
        </w:tc>
        <w:tc>
          <w:tcPr>
            <w:tcW w:w="10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0.489</w:t>
            </w:r>
          </w:p>
        </w:tc>
      </w:tr>
      <w:tr w:rsidR="008122B3" w:rsidRPr="008F27B0" w:rsidTr="007567E1">
        <w:trPr>
          <w:trHeight w:val="288"/>
        </w:trPr>
        <w:tc>
          <w:tcPr>
            <w:cnfStyle w:val="001000000000" w:firstRow="0" w:lastRow="0" w:firstColumn="1" w:lastColumn="0" w:oddVBand="0" w:evenVBand="0" w:oddHBand="0" w:evenHBand="0" w:firstRowFirstColumn="0" w:firstRowLastColumn="0" w:lastRowFirstColumn="0" w:lastRowLastColumn="0"/>
            <w:tcW w:w="1424" w:type="dxa"/>
            <w:noWrap/>
            <w:hideMark/>
          </w:tcPr>
          <w:p w:rsidR="008122B3" w:rsidRPr="008F27B0" w:rsidRDefault="008122B3" w:rsidP="007567E1">
            <w:pPr>
              <w:spacing w:line="480" w:lineRule="auto"/>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Density only</w:t>
            </w:r>
          </w:p>
        </w:tc>
        <w:tc>
          <w:tcPr>
            <w:tcW w:w="1272" w:type="dxa"/>
            <w:noWrap/>
            <w:hideMark/>
          </w:tcPr>
          <w:p w:rsidR="008122B3" w:rsidRPr="008F27B0" w:rsidRDefault="008122B3" w:rsidP="007567E1">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Intercept</w:t>
            </w:r>
          </w:p>
        </w:tc>
        <w:tc>
          <w:tcPr>
            <w:tcW w:w="9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106.27</w:t>
            </w:r>
          </w:p>
        </w:tc>
        <w:tc>
          <w:tcPr>
            <w:tcW w:w="1175"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38.17</w:t>
            </w:r>
          </w:p>
        </w:tc>
        <w:tc>
          <w:tcPr>
            <w:tcW w:w="1102"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2.78</w:t>
            </w:r>
          </w:p>
        </w:tc>
        <w:tc>
          <w:tcPr>
            <w:tcW w:w="10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lang w:eastAsia="en-GB"/>
              </w:rPr>
            </w:pPr>
            <w:r w:rsidRPr="008F27B0">
              <w:rPr>
                <w:rFonts w:ascii="Calibri" w:eastAsia="Times New Roman" w:hAnsi="Calibri" w:cs="Times New Roman"/>
                <w:b/>
                <w:bCs/>
                <w:color w:val="000000"/>
                <w:lang w:eastAsia="en-GB"/>
              </w:rPr>
              <w:t>0.009</w:t>
            </w:r>
          </w:p>
        </w:tc>
      </w:tr>
      <w:tr w:rsidR="008122B3" w:rsidRPr="008F27B0" w:rsidTr="007567E1">
        <w:trPr>
          <w:trHeight w:val="288"/>
        </w:trPr>
        <w:tc>
          <w:tcPr>
            <w:cnfStyle w:val="001000000000" w:firstRow="0" w:lastRow="0" w:firstColumn="1" w:lastColumn="0" w:oddVBand="0" w:evenVBand="0" w:oddHBand="0" w:evenHBand="0" w:firstRowFirstColumn="0" w:firstRowLastColumn="0" w:lastRowFirstColumn="0" w:lastRowLastColumn="0"/>
            <w:tcW w:w="1424" w:type="dxa"/>
            <w:noWrap/>
            <w:hideMark/>
          </w:tcPr>
          <w:p w:rsidR="008122B3" w:rsidRPr="008F27B0" w:rsidRDefault="008122B3" w:rsidP="007567E1">
            <w:pPr>
              <w:spacing w:line="480" w:lineRule="auto"/>
              <w:jc w:val="right"/>
              <w:rPr>
                <w:rFonts w:ascii="Calibri" w:eastAsia="Times New Roman" w:hAnsi="Calibri" w:cs="Times New Roman"/>
                <w:color w:val="000000"/>
                <w:lang w:eastAsia="en-GB"/>
              </w:rPr>
            </w:pPr>
          </w:p>
        </w:tc>
        <w:tc>
          <w:tcPr>
            <w:tcW w:w="1272" w:type="dxa"/>
            <w:noWrap/>
            <w:hideMark/>
          </w:tcPr>
          <w:p w:rsidR="008122B3" w:rsidRPr="008F27B0" w:rsidRDefault="008122B3" w:rsidP="007567E1">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Density</w:t>
            </w:r>
          </w:p>
        </w:tc>
        <w:tc>
          <w:tcPr>
            <w:tcW w:w="9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8.17</w:t>
            </w:r>
          </w:p>
        </w:tc>
        <w:tc>
          <w:tcPr>
            <w:tcW w:w="1175"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2.33</w:t>
            </w:r>
          </w:p>
        </w:tc>
        <w:tc>
          <w:tcPr>
            <w:tcW w:w="1102"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F27B0">
              <w:rPr>
                <w:rFonts w:ascii="Calibri" w:eastAsia="Times New Roman" w:hAnsi="Calibri" w:cs="Times New Roman"/>
                <w:color w:val="000000"/>
                <w:lang w:eastAsia="en-GB"/>
              </w:rPr>
              <w:t>3.51</w:t>
            </w:r>
          </w:p>
        </w:tc>
        <w:tc>
          <w:tcPr>
            <w:tcW w:w="1098" w:type="dxa"/>
            <w:noWrap/>
            <w:hideMark/>
          </w:tcPr>
          <w:p w:rsidR="008122B3" w:rsidRPr="008F27B0" w:rsidRDefault="008122B3" w:rsidP="007567E1">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lang w:eastAsia="en-GB"/>
              </w:rPr>
            </w:pPr>
            <w:r w:rsidRPr="008F27B0">
              <w:rPr>
                <w:rFonts w:ascii="Calibri" w:eastAsia="Times New Roman" w:hAnsi="Calibri" w:cs="Times New Roman"/>
                <w:b/>
                <w:bCs/>
                <w:color w:val="000000"/>
                <w:lang w:eastAsia="en-GB"/>
              </w:rPr>
              <w:t>0.002</w:t>
            </w:r>
          </w:p>
        </w:tc>
      </w:tr>
    </w:tbl>
    <w:p w:rsidR="008122B3" w:rsidRDefault="008122B3" w:rsidP="008122B3">
      <w:pPr>
        <w:spacing w:line="480" w:lineRule="auto"/>
      </w:pPr>
    </w:p>
    <w:p w:rsidR="00842D24" w:rsidRDefault="00842D24" w:rsidP="004E6120">
      <w:pPr>
        <w:spacing w:line="480" w:lineRule="auto"/>
      </w:pPr>
    </w:p>
    <w:p w:rsidR="00842D24" w:rsidRDefault="00842D24" w:rsidP="004E6120">
      <w:pPr>
        <w:spacing w:line="480" w:lineRule="auto"/>
      </w:pPr>
    </w:p>
    <w:p w:rsidR="005461D4" w:rsidRDefault="005461D4" w:rsidP="004E6120">
      <w:pPr>
        <w:spacing w:line="480" w:lineRule="auto"/>
      </w:pPr>
      <w:r>
        <w:br w:type="page"/>
      </w:r>
    </w:p>
    <w:p w:rsidR="008122B3" w:rsidRDefault="008122B3" w:rsidP="004E6120">
      <w:pPr>
        <w:spacing w:line="480" w:lineRule="auto"/>
        <w:sectPr w:rsidR="008122B3" w:rsidSect="00672251">
          <w:footerReference w:type="default" r:id="rId10"/>
          <w:pgSz w:w="11906" w:h="16838"/>
          <w:pgMar w:top="1440" w:right="1440" w:bottom="1440" w:left="1440" w:header="708" w:footer="708" w:gutter="0"/>
          <w:lnNumType w:countBy="1" w:restart="continuous"/>
          <w:cols w:space="708"/>
          <w:docGrid w:linePitch="360"/>
        </w:sectPr>
      </w:pPr>
    </w:p>
    <w:p w:rsidR="00141A4F" w:rsidRDefault="008122B3" w:rsidP="004E6120">
      <w:pPr>
        <w:spacing w:line="480" w:lineRule="auto"/>
      </w:pPr>
      <w:r>
        <w:lastRenderedPageBreak/>
        <w:t>T</w:t>
      </w:r>
      <w:r w:rsidR="00141A4F">
        <w:t>able 2: A comparison between density</w:t>
      </w:r>
      <w:r w:rsidR="004753D6">
        <w:t xml:space="preserve"> (individuals / km</w:t>
      </w:r>
      <w:r w:rsidR="004753D6" w:rsidRPr="00475B9A">
        <w:rPr>
          <w:vertAlign w:val="superscript"/>
        </w:rPr>
        <w:t>2</w:t>
      </w:r>
      <w:r w:rsidR="004753D6">
        <w:t>)</w:t>
      </w:r>
      <w:r w:rsidR="00475B9A">
        <w:t xml:space="preserve">, </w:t>
      </w:r>
      <w:r w:rsidR="00141A4F">
        <w:t xml:space="preserve">population estimates resulting from SABAP2 reporting rate data and published values for </w:t>
      </w:r>
      <w:r w:rsidR="00CA163A">
        <w:t>Fynbos</w:t>
      </w:r>
      <w:r w:rsidR="00141A4F">
        <w:t xml:space="preserve"> birds, as well as for birds outside the </w:t>
      </w:r>
      <w:r w:rsidR="00CA163A">
        <w:t>Fynbos</w:t>
      </w:r>
      <w:r w:rsidR="00141A4F">
        <w:t xml:space="preserve">. </w:t>
      </w:r>
      <w:r w:rsidR="004753D6">
        <w:t xml:space="preserve">Mass is </w:t>
      </w:r>
      <w:r w:rsidR="009C14E4">
        <w:t>presented in</w:t>
      </w:r>
      <w:r w:rsidR="004753D6">
        <w:t xml:space="preserve"> grams. Pentads are the number of SABAP2 recording units that contain records for that species. </w:t>
      </w:r>
      <w:proofErr w:type="spellStart"/>
      <w:proofErr w:type="gramStart"/>
      <w:r w:rsidR="004753D6">
        <w:t>Sd</w:t>
      </w:r>
      <w:proofErr w:type="spellEnd"/>
      <w:proofErr w:type="gramEnd"/>
      <w:r w:rsidR="004753D6">
        <w:t xml:space="preserve"> = reporting rate standard deviation; LCI = lower 95% confidence interval; UCI = upper 95% confidence interval. Published density </w:t>
      </w:r>
      <w:r w:rsidR="0040224F">
        <w:t xml:space="preserve">and population </w:t>
      </w:r>
      <w:r w:rsidR="004753D6">
        <w:t xml:space="preserve">estimates for Fynbos birds are from </w:t>
      </w:r>
      <w:hyperlink w:anchor="_ENREF_23" w:tooltip="Lee, 2015 #280" w:history="1">
        <w:r w:rsidR="00C91F0D">
          <w:fldChar w:fldCharType="begin"/>
        </w:r>
        <w:r w:rsidR="00C91F0D">
          <w:instrText xml:space="preserve"> ADDIN EN.CITE &lt;EndNote&gt;&lt;Cite AuthorYear="1"&gt;&lt;Author&gt;Lee&lt;/Author&gt;&lt;Year&gt;2015&lt;/Year&gt;&lt;RecNum&gt;280&lt;/RecNum&gt;&lt;DisplayText&gt;Lee and Barnard (2015)&lt;/DisplayText&gt;&lt;record&gt;&lt;rec-number&gt;280&lt;/rec-number&gt;&lt;foreign-keys&gt;&lt;key app="EN" db-id="ps2rxtae5v2598eaf9apxrt4ata0sz5tt22x" timestamp="1411128011"&gt;280&lt;/key&gt;&lt;/foreign-keys&gt;&lt;ref-type name="Journal Article"&gt;17&lt;/ref-type&gt;&lt;contributors&gt;&lt;authors&gt;&lt;author&gt;Lee, Alan Tristram Kenneth&lt;/author&gt;&lt;author&gt;Barnard, Phoebe&lt;/author&gt;&lt;/authors&gt;&lt;/contributors&gt;&lt;titles&gt;&lt;title&gt;Endemic birds of the Fynbos biome: a conservation assessment and impacts of climate change&lt;/title&gt;&lt;secondary-title&gt;Bird Conservation International&lt;/secondary-title&gt;&lt;/titles&gt;&lt;periodical&gt;&lt;full-title&gt;Bird Conservation International&lt;/full-title&gt;&lt;/periodical&gt;&lt;pages&gt;52-68&lt;/pages&gt;&lt;volume&gt;26&lt;/volume&gt;&lt;number&gt;1&lt;/number&gt;&lt;dates&gt;&lt;year&gt;2015&lt;/year&gt;&lt;/dates&gt;&lt;urls&gt;&lt;/urls&gt;&lt;/record&gt;&lt;/Cite&gt;&lt;/EndNote&gt;</w:instrText>
        </w:r>
        <w:r w:rsidR="00C91F0D">
          <w:fldChar w:fldCharType="separate"/>
        </w:r>
        <w:r w:rsidR="00C91F0D">
          <w:rPr>
            <w:noProof/>
          </w:rPr>
          <w:t>Lee and Barnard (2015)</w:t>
        </w:r>
        <w:r w:rsidR="00C91F0D">
          <w:fldChar w:fldCharType="end"/>
        </w:r>
      </w:hyperlink>
      <w:r w:rsidR="004753D6">
        <w:t xml:space="preserve">. </w:t>
      </w:r>
      <w:r w:rsidR="0040224F">
        <w:t>Non-</w:t>
      </w:r>
      <w:r w:rsidR="00CA163A">
        <w:t>Fynbos</w:t>
      </w:r>
      <w:r w:rsidR="0040224F">
        <w:t xml:space="preserve"> population estimates were obtained from Birdlife </w:t>
      </w:r>
      <w:proofErr w:type="spellStart"/>
      <w:r w:rsidR="0040224F">
        <w:t>Datazone</w:t>
      </w:r>
      <w:proofErr w:type="spellEnd"/>
      <w:r w:rsidR="0040224F">
        <w:t xml:space="preserve"> species accounts, which cites </w:t>
      </w:r>
      <w:hyperlink w:anchor="_ENREF_3" w:tooltip="Barnes, 2000 #400" w:history="1">
        <w:r w:rsidR="00C91F0D">
          <w:fldChar w:fldCharType="begin"/>
        </w:r>
        <w:r w:rsidR="00C91F0D">
          <w:instrText xml:space="preserve"> ADDIN EN.CITE &lt;EndNote&gt;&lt;Cite AuthorYear="1"&gt;&lt;Author&gt;Barnes&lt;/Author&gt;&lt;Year&gt;2000&lt;/Year&gt;&lt;RecNum&gt;400&lt;/RecNum&gt;&lt;DisplayText&gt;Barnes (2000)&lt;/DisplayText&gt;&lt;record&gt;&lt;rec-number&gt;400&lt;/rec-number&gt;&lt;foreign-keys&gt;&lt;key app="EN" db-id="ps2rxtae5v2598eaf9apxrt4ata0sz5tt22x" timestamp="1431423338"&gt;400&lt;/key&gt;&lt;/foreign-keys&gt;&lt;ref-type name="Book"&gt;6&lt;/ref-type&gt;&lt;contributors&gt;&lt;authors&gt;&lt;author&gt;Barnes, Keith N&lt;/author&gt;&lt;/authors&gt;&lt;/contributors&gt;&lt;titles&gt;&lt;title&gt;The Eskom red data book of birds of South Africa, Lesotho and Swaziland&lt;/title&gt;&lt;/titles&gt;&lt;dates&gt;&lt;year&gt;2000&lt;/year&gt;&lt;/dates&gt;&lt;publisher&gt;BirdLife South Africa&lt;/publisher&gt;&lt;isbn&gt;0620254998&lt;/isbn&gt;&lt;urls&gt;&lt;/urls&gt;&lt;/record&gt;&lt;/Cite&gt;&lt;/EndNote&gt;</w:instrText>
        </w:r>
        <w:r w:rsidR="00C91F0D">
          <w:fldChar w:fldCharType="separate"/>
        </w:r>
        <w:r w:rsidR="00C91F0D">
          <w:rPr>
            <w:noProof/>
          </w:rPr>
          <w:t>Barnes (2000)</w:t>
        </w:r>
        <w:r w:rsidR="00C91F0D">
          <w:fldChar w:fldCharType="end"/>
        </w:r>
      </w:hyperlink>
      <w:r w:rsidR="0040224F">
        <w:t xml:space="preserve">, with the exception of Cape Parrot </w:t>
      </w:r>
      <w:r w:rsidR="0040224F">
        <w:fldChar w:fldCharType="begin"/>
      </w:r>
      <w:r w:rsidR="007D52B0">
        <w:instrText xml:space="preserve"> ADDIN EN.CITE &lt;EndNote&gt;&lt;Cite&gt;&lt;Author&gt;Downs&lt;/Author&gt;&lt;Year&gt;2005&lt;/Year&gt;&lt;RecNum&gt;399&lt;/RecNum&gt;&lt;Prefix&gt;from &lt;/Prefix&gt;&lt;DisplayText&gt;(from Downs 2005)&lt;/DisplayText&gt;&lt;record&gt;&lt;rec-number&gt;399&lt;/rec-number&gt;&lt;foreign-keys&gt;&lt;key app="EN" db-id="ps2rxtae5v2598eaf9apxrt4ata0sz5tt22x" timestamp="1431093243"&gt;399&lt;/key&gt;&lt;/foreign-keys&gt;&lt;ref-type name="Journal Article"&gt;17&lt;/ref-type&gt;&lt;contributors&gt;&lt;authors&gt;&lt;author&gt;Downs, Colleen T&lt;/author&gt;&lt;/authors&gt;&lt;/contributors&gt;&lt;titles&gt;&lt;title&gt;Abundance of the endangered Cape parrot, Poicephalus robustus, in South Africa: implications for its survival&lt;/title&gt;&lt;secondary-title&gt;African Zoology&lt;/secondary-title&gt;&lt;/titles&gt;&lt;periodical&gt;&lt;full-title&gt;African Zoology&lt;/full-title&gt;&lt;/periodical&gt;&lt;pages&gt;15-24&lt;/pages&gt;&lt;volume&gt;40&lt;/volume&gt;&lt;number&gt;1&lt;/number&gt;&lt;dates&gt;&lt;year&gt;2005&lt;/year&gt;&lt;/dates&gt;&lt;isbn&gt;1562-7020&lt;/isbn&gt;&lt;urls&gt;&lt;/urls&gt;&lt;/record&gt;&lt;/Cite&gt;&lt;/EndNote&gt;</w:instrText>
      </w:r>
      <w:r w:rsidR="0040224F">
        <w:fldChar w:fldCharType="separate"/>
      </w:r>
      <w:r w:rsidR="007D52B0">
        <w:rPr>
          <w:noProof/>
        </w:rPr>
        <w:t>(</w:t>
      </w:r>
      <w:hyperlink w:anchor="_ENREF_12" w:tooltip="Downs, 2005 #399" w:history="1">
        <w:r w:rsidR="00C91F0D">
          <w:rPr>
            <w:noProof/>
          </w:rPr>
          <w:t>from Downs 2005</w:t>
        </w:r>
      </w:hyperlink>
      <w:r w:rsidR="007D52B0">
        <w:rPr>
          <w:noProof/>
        </w:rPr>
        <w:t>)</w:t>
      </w:r>
      <w:r w:rsidR="0040224F">
        <w:fldChar w:fldCharType="end"/>
      </w:r>
      <w:r w:rsidR="0040224F">
        <w:t xml:space="preserve"> and Ludwig’s Bustard </w:t>
      </w:r>
      <w:r w:rsidR="0040224F">
        <w:fldChar w:fldCharType="begin"/>
      </w:r>
      <w:r w:rsidR="00ED2EB0">
        <w:instrText xml:space="preserve"> ADDIN EN.CITE &lt;EndNote&gt;&lt;Cite&gt;&lt;Author&gt;Shaw&lt;/Author&gt;&lt;Year&gt;2015&lt;/Year&gt;&lt;RecNum&gt;391&lt;/RecNum&gt;&lt;DisplayText&gt;(Shaw, et al. 2015)&lt;/DisplayText&gt;&lt;record&gt;&lt;rec-number&gt;391&lt;/rec-number&gt;&lt;foreign-keys&gt;&lt;key app="EN" db-id="ps2rxtae5v2598eaf9apxrt4ata0sz5tt22x" timestamp="1430481685"&gt;391&lt;/key&gt;&lt;/foreign-keys&gt;&lt;ref-type name="Journal Article"&gt;17&lt;/ref-type&gt;&lt;contributors&gt;&lt;authors&gt;&lt;author&gt;Shaw,Jessica M.&lt;/author&gt;&lt;author&gt;Jenkins,Andrew R.&lt;/author&gt;&lt;author&gt;Allan,David G.&lt;/author&gt;&lt;author&gt;Ryan,Peter G.&lt;/author&gt;&lt;/authors&gt;&lt;/contributors&gt;&lt;titles&gt;&lt;title&gt;Population size and trends of Ludwig’s Bustard Neotis ludwigii and other large terrestrial birds in the Karoo, South Africa&lt;/title&gt;&lt;secondary-title&gt;Bird Conservation International&lt;/secondary-title&gt;&lt;/titles&gt;&lt;periodical&gt;&lt;full-title&gt;Bird Conservation International&lt;/full-title&gt;&lt;/periodical&gt;&lt;pages&gt;1-18&lt;/pages&gt;&lt;volume&gt;FirstView&lt;/volume&gt;&lt;dates&gt;&lt;year&gt;2015&lt;/year&gt;&lt;/dates&gt;&lt;isbn&gt;1474-0001&lt;/isbn&gt;&lt;urls&gt;&lt;related-urls&gt;&lt;url&gt;http://dx.doi.org/10.1017/S0959270914000458&lt;/url&gt;&lt;/related-urls&gt;&lt;/urls&gt;&lt;electronic-resource-num&gt;doi:10.1017/S0959270914000458&lt;/electronic-resource-num&gt;&lt;access-date&gt;2015&lt;/access-date&gt;&lt;/record&gt;&lt;/Cite&gt;&lt;/EndNote&gt;</w:instrText>
      </w:r>
      <w:r w:rsidR="0040224F">
        <w:fldChar w:fldCharType="separate"/>
      </w:r>
      <w:r w:rsidR="00ED2EB0">
        <w:rPr>
          <w:noProof/>
        </w:rPr>
        <w:t>(</w:t>
      </w:r>
      <w:hyperlink w:anchor="_ENREF_32" w:tooltip="Shaw, 2015 #391" w:history="1">
        <w:r w:rsidR="00C91F0D">
          <w:rPr>
            <w:noProof/>
          </w:rPr>
          <w:t>Shaw, et al. 2015</w:t>
        </w:r>
      </w:hyperlink>
      <w:r w:rsidR="00ED2EB0">
        <w:rPr>
          <w:noProof/>
        </w:rPr>
        <w:t>)</w:t>
      </w:r>
      <w:r w:rsidR="0040224F">
        <w:fldChar w:fldCharType="end"/>
      </w:r>
      <w:r w:rsidR="0040224F">
        <w:t xml:space="preserve">. </w:t>
      </w:r>
      <w:r w:rsidR="00095802">
        <w:t xml:space="preserve">Biome indicates biome preference of range restricted species. Status is the Birdlife South Africa conservation status </w:t>
      </w:r>
      <w:r w:rsidR="00095802">
        <w:fldChar w:fldCharType="begin"/>
      </w:r>
      <w:r w:rsidR="00ED2EB0">
        <w:instrText xml:space="preserve"> ADDIN EN.CITE &lt;EndNote&gt;&lt;Cite&gt;&lt;Author&gt;Taylor&lt;/Author&gt;&lt;Year&gt;2015&lt;/Year&gt;&lt;RecNum&gt;241&lt;/RecNum&gt;&lt;DisplayText&gt;(Taylor, et al. 2015)&lt;/DisplayText&gt;&lt;record&gt;&lt;rec-number&gt;241&lt;/rec-number&gt;&lt;foreign-keys&gt;&lt;key app="EN" db-id="ps2rxtae5v2598eaf9apxrt4ata0sz5tt22x" timestamp="1400655496"&gt;241&lt;/key&gt;&lt;/foreign-keys&gt;&lt;ref-type name="Book"&gt;6&lt;/ref-type&gt;&lt;contributors&gt;&lt;authors&gt;&lt;author&gt;Taylor, M R&lt;/author&gt;&lt;author&gt;Peacock, D S&lt;/author&gt;&lt;author&gt;Wanless, R M&lt;/author&gt;&lt;/authors&gt;&lt;/contributors&gt;&lt;titles&gt;&lt;title&gt;The Eskom Red Data Book of Birds of South Africa, Lesotho and Swaziland&lt;/title&gt;&lt;/titles&gt;&lt;dates&gt;&lt;year&gt;2015&lt;/year&gt;&lt;/dates&gt;&lt;pub-location&gt;Johannesburg&lt;/pub-location&gt;&lt;publisher&gt; BirdLife South Africa&lt;/publisher&gt;&lt;urls&gt;&lt;/urls&gt;&lt;/record&gt;&lt;/Cite&gt;&lt;/EndNote&gt;</w:instrText>
      </w:r>
      <w:r w:rsidR="00095802">
        <w:fldChar w:fldCharType="separate"/>
      </w:r>
      <w:r w:rsidR="00ED2EB0">
        <w:rPr>
          <w:noProof/>
        </w:rPr>
        <w:t>(</w:t>
      </w:r>
      <w:hyperlink w:anchor="_ENREF_34" w:tooltip="Taylor, 2015 #241" w:history="1">
        <w:r w:rsidR="00C91F0D">
          <w:rPr>
            <w:noProof/>
          </w:rPr>
          <w:t>Taylor, et al. 2015</w:t>
        </w:r>
      </w:hyperlink>
      <w:r w:rsidR="00ED2EB0">
        <w:rPr>
          <w:noProof/>
        </w:rPr>
        <w:t>)</w:t>
      </w:r>
      <w:r w:rsidR="00095802">
        <w:fldChar w:fldCharType="end"/>
      </w:r>
      <w:r w:rsidR="00095802">
        <w:t>.</w:t>
      </w:r>
    </w:p>
    <w:tbl>
      <w:tblPr>
        <w:tblW w:w="14581" w:type="dxa"/>
        <w:tblInd w:w="108" w:type="dxa"/>
        <w:tblLook w:val="04A0" w:firstRow="1" w:lastRow="0" w:firstColumn="1" w:lastColumn="0" w:noHBand="0" w:noVBand="1"/>
      </w:tblPr>
      <w:tblGrid>
        <w:gridCol w:w="2320"/>
        <w:gridCol w:w="700"/>
        <w:gridCol w:w="872"/>
        <w:gridCol w:w="760"/>
        <w:gridCol w:w="600"/>
        <w:gridCol w:w="600"/>
        <w:gridCol w:w="600"/>
        <w:gridCol w:w="1606"/>
        <w:gridCol w:w="721"/>
        <w:gridCol w:w="1118"/>
        <w:gridCol w:w="684"/>
        <w:gridCol w:w="1102"/>
        <w:gridCol w:w="937"/>
        <w:gridCol w:w="1086"/>
        <w:gridCol w:w="1040"/>
      </w:tblGrid>
      <w:tr w:rsidR="004753D6" w:rsidRPr="00095802" w:rsidTr="001C6068">
        <w:trPr>
          <w:trHeight w:val="288"/>
        </w:trPr>
        <w:tc>
          <w:tcPr>
            <w:tcW w:w="2320" w:type="dxa"/>
            <w:tcBorders>
              <w:top w:val="nil"/>
              <w:left w:val="nil"/>
              <w:bottom w:val="single" w:sz="4" w:space="0" w:color="auto"/>
              <w:right w:val="nil"/>
            </w:tcBorders>
            <w:shd w:val="clear" w:color="auto" w:fill="auto"/>
            <w:noWrap/>
            <w:vAlign w:val="bottom"/>
            <w:hideMark/>
          </w:tcPr>
          <w:p w:rsidR="004753D6" w:rsidRPr="00095802" w:rsidRDefault="004753D6" w:rsidP="004E6120">
            <w:pPr>
              <w:spacing w:line="480" w:lineRule="auto"/>
              <w:rPr>
                <w:rFonts w:ascii="Times New Roman" w:eastAsia="Times New Roman" w:hAnsi="Times New Roman" w:cs="Times New Roman"/>
                <w:sz w:val="20"/>
                <w:szCs w:val="20"/>
                <w:lang w:eastAsia="en-GB"/>
              </w:rPr>
            </w:pPr>
          </w:p>
        </w:tc>
        <w:tc>
          <w:tcPr>
            <w:tcW w:w="700" w:type="dxa"/>
            <w:tcBorders>
              <w:top w:val="nil"/>
              <w:left w:val="nil"/>
              <w:bottom w:val="single" w:sz="4" w:space="0" w:color="auto"/>
              <w:right w:val="nil"/>
            </w:tcBorders>
            <w:shd w:val="clear" w:color="auto" w:fill="auto"/>
            <w:noWrap/>
            <w:vAlign w:val="bottom"/>
            <w:hideMark/>
          </w:tcPr>
          <w:p w:rsidR="004753D6" w:rsidRPr="00095802" w:rsidRDefault="004753D6" w:rsidP="004E6120">
            <w:pPr>
              <w:spacing w:line="480" w:lineRule="auto"/>
              <w:rPr>
                <w:rFonts w:ascii="Times New Roman" w:eastAsia="Times New Roman" w:hAnsi="Times New Roman" w:cs="Times New Roman"/>
                <w:sz w:val="20"/>
                <w:szCs w:val="20"/>
                <w:lang w:eastAsia="en-GB"/>
              </w:rPr>
            </w:pPr>
          </w:p>
        </w:tc>
        <w:tc>
          <w:tcPr>
            <w:tcW w:w="872" w:type="dxa"/>
            <w:tcBorders>
              <w:top w:val="nil"/>
              <w:left w:val="nil"/>
              <w:bottom w:val="single" w:sz="4" w:space="0" w:color="auto"/>
              <w:right w:val="nil"/>
            </w:tcBorders>
            <w:shd w:val="clear" w:color="auto" w:fill="auto"/>
            <w:noWrap/>
            <w:vAlign w:val="bottom"/>
            <w:hideMark/>
          </w:tcPr>
          <w:p w:rsidR="004753D6" w:rsidRPr="00095802" w:rsidRDefault="004753D6" w:rsidP="004E6120">
            <w:pPr>
              <w:spacing w:line="480" w:lineRule="auto"/>
              <w:rPr>
                <w:rFonts w:ascii="Times New Roman" w:eastAsia="Times New Roman" w:hAnsi="Times New Roman" w:cs="Times New Roman"/>
                <w:sz w:val="20"/>
                <w:szCs w:val="20"/>
                <w:lang w:eastAsia="en-GB"/>
              </w:rPr>
            </w:pPr>
          </w:p>
        </w:tc>
        <w:tc>
          <w:tcPr>
            <w:tcW w:w="760" w:type="dxa"/>
            <w:tcBorders>
              <w:top w:val="nil"/>
              <w:left w:val="nil"/>
              <w:bottom w:val="single" w:sz="4" w:space="0" w:color="auto"/>
              <w:right w:val="nil"/>
            </w:tcBorders>
            <w:shd w:val="clear" w:color="auto" w:fill="auto"/>
            <w:noWrap/>
            <w:vAlign w:val="bottom"/>
            <w:hideMark/>
          </w:tcPr>
          <w:p w:rsidR="004753D6" w:rsidRPr="00095802" w:rsidRDefault="004753D6" w:rsidP="004E6120">
            <w:pPr>
              <w:spacing w:line="480" w:lineRule="auto"/>
              <w:rPr>
                <w:rFonts w:ascii="Times New Roman" w:eastAsia="Times New Roman" w:hAnsi="Times New Roman" w:cs="Times New Roman"/>
                <w:sz w:val="20"/>
                <w:szCs w:val="20"/>
                <w:lang w:eastAsia="en-GB"/>
              </w:rPr>
            </w:pPr>
          </w:p>
        </w:tc>
        <w:tc>
          <w:tcPr>
            <w:tcW w:w="600" w:type="dxa"/>
            <w:tcBorders>
              <w:top w:val="nil"/>
              <w:left w:val="nil"/>
              <w:bottom w:val="single" w:sz="4" w:space="0" w:color="auto"/>
              <w:right w:val="nil"/>
            </w:tcBorders>
            <w:shd w:val="clear" w:color="auto" w:fill="auto"/>
            <w:noWrap/>
            <w:vAlign w:val="bottom"/>
            <w:hideMark/>
          </w:tcPr>
          <w:p w:rsidR="004753D6" w:rsidRPr="00095802" w:rsidRDefault="004753D6" w:rsidP="004E6120">
            <w:pPr>
              <w:spacing w:line="480" w:lineRule="auto"/>
              <w:rPr>
                <w:rFonts w:ascii="Times New Roman" w:eastAsia="Times New Roman" w:hAnsi="Times New Roman" w:cs="Times New Roman"/>
                <w:sz w:val="20"/>
                <w:szCs w:val="20"/>
                <w:lang w:eastAsia="en-GB"/>
              </w:rPr>
            </w:pPr>
          </w:p>
        </w:tc>
        <w:tc>
          <w:tcPr>
            <w:tcW w:w="600" w:type="dxa"/>
            <w:tcBorders>
              <w:top w:val="nil"/>
              <w:left w:val="nil"/>
              <w:bottom w:val="single" w:sz="4" w:space="0" w:color="auto"/>
              <w:right w:val="nil"/>
            </w:tcBorders>
            <w:shd w:val="clear" w:color="auto" w:fill="auto"/>
            <w:noWrap/>
            <w:vAlign w:val="bottom"/>
            <w:hideMark/>
          </w:tcPr>
          <w:p w:rsidR="004753D6" w:rsidRPr="00095802" w:rsidRDefault="004753D6" w:rsidP="004E6120">
            <w:pPr>
              <w:spacing w:line="480" w:lineRule="auto"/>
              <w:rPr>
                <w:rFonts w:ascii="Times New Roman" w:eastAsia="Times New Roman" w:hAnsi="Times New Roman" w:cs="Times New Roman"/>
                <w:sz w:val="20"/>
                <w:szCs w:val="20"/>
                <w:lang w:eastAsia="en-GB"/>
              </w:rPr>
            </w:pPr>
          </w:p>
        </w:tc>
        <w:tc>
          <w:tcPr>
            <w:tcW w:w="600" w:type="dxa"/>
            <w:tcBorders>
              <w:top w:val="nil"/>
              <w:left w:val="nil"/>
              <w:bottom w:val="single" w:sz="4" w:space="0" w:color="auto"/>
              <w:right w:val="single" w:sz="4" w:space="0" w:color="auto"/>
            </w:tcBorders>
            <w:shd w:val="clear" w:color="auto" w:fill="auto"/>
            <w:noWrap/>
            <w:vAlign w:val="bottom"/>
            <w:hideMark/>
          </w:tcPr>
          <w:p w:rsidR="004753D6" w:rsidRPr="00095802" w:rsidRDefault="004753D6" w:rsidP="004E6120">
            <w:pPr>
              <w:spacing w:line="480" w:lineRule="auto"/>
              <w:rPr>
                <w:rFonts w:ascii="Times New Roman" w:eastAsia="Times New Roman" w:hAnsi="Times New Roman" w:cs="Times New Roman"/>
                <w:sz w:val="20"/>
                <w:szCs w:val="20"/>
                <w:lang w:eastAsia="en-GB"/>
              </w:rPr>
            </w:pPr>
          </w:p>
        </w:tc>
        <w:tc>
          <w:tcPr>
            <w:tcW w:w="1606" w:type="dxa"/>
            <w:tcBorders>
              <w:top w:val="single" w:sz="4" w:space="0" w:color="auto"/>
              <w:left w:val="single" w:sz="4" w:space="0" w:color="auto"/>
              <w:bottom w:val="single" w:sz="4" w:space="0" w:color="auto"/>
              <w:right w:val="nil"/>
            </w:tcBorders>
            <w:shd w:val="clear" w:color="auto" w:fill="auto"/>
            <w:noWrap/>
            <w:vAlign w:val="bottom"/>
            <w:hideMark/>
          </w:tcPr>
          <w:p w:rsidR="004753D6" w:rsidRPr="00095802" w:rsidRDefault="001C6068" w:rsidP="004E6120">
            <w:pPr>
              <w:spacing w:line="48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        </w:t>
            </w:r>
            <w:r w:rsidR="004753D6" w:rsidRPr="00095802">
              <w:rPr>
                <w:rFonts w:ascii="Calibri" w:eastAsia="Times New Roman" w:hAnsi="Calibri" w:cs="Times New Roman"/>
                <w:color w:val="000000"/>
                <w:sz w:val="20"/>
                <w:szCs w:val="20"/>
                <w:lang w:eastAsia="en-GB"/>
              </w:rPr>
              <w:t>Density</w:t>
            </w:r>
          </w:p>
        </w:tc>
        <w:tc>
          <w:tcPr>
            <w:tcW w:w="721" w:type="dxa"/>
            <w:tcBorders>
              <w:top w:val="single" w:sz="4" w:space="0" w:color="auto"/>
              <w:left w:val="nil"/>
              <w:bottom w:val="single" w:sz="4" w:space="0" w:color="auto"/>
              <w:right w:val="nil"/>
            </w:tcBorders>
            <w:shd w:val="clear" w:color="auto" w:fill="auto"/>
            <w:noWrap/>
            <w:vAlign w:val="bottom"/>
            <w:hideMark/>
          </w:tcPr>
          <w:p w:rsidR="004753D6" w:rsidRPr="00095802" w:rsidRDefault="004753D6" w:rsidP="004E6120">
            <w:pPr>
              <w:spacing w:line="480" w:lineRule="auto"/>
              <w:rPr>
                <w:rFonts w:ascii="Calibri" w:eastAsia="Times New Roman" w:hAnsi="Calibri" w:cs="Times New Roman"/>
                <w:color w:val="000000"/>
                <w:sz w:val="20"/>
                <w:szCs w:val="20"/>
                <w:lang w:eastAsia="en-GB"/>
              </w:rPr>
            </w:pPr>
          </w:p>
        </w:tc>
        <w:tc>
          <w:tcPr>
            <w:tcW w:w="1118" w:type="dxa"/>
            <w:tcBorders>
              <w:top w:val="single" w:sz="4" w:space="0" w:color="auto"/>
              <w:left w:val="nil"/>
              <w:bottom w:val="single" w:sz="4" w:space="0" w:color="auto"/>
              <w:right w:val="nil"/>
            </w:tcBorders>
            <w:shd w:val="clear" w:color="auto" w:fill="auto"/>
            <w:noWrap/>
            <w:vAlign w:val="bottom"/>
            <w:hideMark/>
          </w:tcPr>
          <w:p w:rsidR="004753D6" w:rsidRPr="00095802" w:rsidRDefault="004753D6" w:rsidP="004E6120">
            <w:pPr>
              <w:spacing w:line="480" w:lineRule="auto"/>
              <w:rPr>
                <w:rFonts w:ascii="Times New Roman" w:eastAsia="Times New Roman" w:hAnsi="Times New Roman" w:cs="Times New Roman"/>
                <w:sz w:val="20"/>
                <w:szCs w:val="20"/>
                <w:lang w:eastAsia="en-GB"/>
              </w:rPr>
            </w:pPr>
          </w:p>
        </w:tc>
        <w:tc>
          <w:tcPr>
            <w:tcW w:w="684" w:type="dxa"/>
            <w:tcBorders>
              <w:top w:val="single" w:sz="4" w:space="0" w:color="auto"/>
              <w:left w:val="nil"/>
              <w:bottom w:val="single" w:sz="4" w:space="0" w:color="auto"/>
              <w:right w:val="single" w:sz="4" w:space="0" w:color="auto"/>
            </w:tcBorders>
            <w:shd w:val="clear" w:color="auto" w:fill="auto"/>
            <w:noWrap/>
            <w:vAlign w:val="bottom"/>
            <w:hideMark/>
          </w:tcPr>
          <w:p w:rsidR="004753D6" w:rsidRPr="00095802" w:rsidRDefault="004753D6" w:rsidP="004E6120">
            <w:pPr>
              <w:spacing w:line="480" w:lineRule="auto"/>
              <w:rPr>
                <w:rFonts w:ascii="Times New Roman" w:eastAsia="Times New Roman" w:hAnsi="Times New Roman" w:cs="Times New Roman"/>
                <w:sz w:val="20"/>
                <w:szCs w:val="20"/>
                <w:lang w:eastAsia="en-GB"/>
              </w:rPr>
            </w:pPr>
          </w:p>
        </w:tc>
        <w:tc>
          <w:tcPr>
            <w:tcW w:w="2960" w:type="dxa"/>
            <w:gridSpan w:val="3"/>
            <w:tcBorders>
              <w:top w:val="single" w:sz="4" w:space="0" w:color="auto"/>
              <w:left w:val="single" w:sz="4" w:space="0" w:color="auto"/>
              <w:bottom w:val="single" w:sz="4" w:space="0" w:color="auto"/>
              <w:right w:val="nil"/>
            </w:tcBorders>
            <w:shd w:val="clear" w:color="auto" w:fill="auto"/>
            <w:noWrap/>
            <w:vAlign w:val="bottom"/>
            <w:hideMark/>
          </w:tcPr>
          <w:p w:rsidR="004753D6" w:rsidRPr="00095802" w:rsidRDefault="004753D6" w:rsidP="004E6120">
            <w:pPr>
              <w:spacing w:line="480" w:lineRule="auto"/>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Population Estimates</w:t>
            </w:r>
            <w:r w:rsidR="00D11088" w:rsidRPr="00095802">
              <w:rPr>
                <w:rFonts w:ascii="Calibri" w:eastAsia="Times New Roman" w:hAnsi="Calibri" w:cs="Times New Roman"/>
                <w:color w:val="000000"/>
                <w:sz w:val="20"/>
                <w:szCs w:val="20"/>
                <w:lang w:eastAsia="en-GB"/>
              </w:rPr>
              <w:t xml:space="preserve"> (x1000)</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4753D6" w:rsidRPr="00095802" w:rsidRDefault="004753D6" w:rsidP="004E6120">
            <w:pPr>
              <w:spacing w:line="480" w:lineRule="auto"/>
              <w:rPr>
                <w:rFonts w:ascii="Calibri" w:eastAsia="Times New Roman" w:hAnsi="Calibri" w:cs="Times New Roman"/>
                <w:color w:val="000000"/>
                <w:sz w:val="20"/>
                <w:szCs w:val="20"/>
                <w:lang w:eastAsia="en-GB"/>
              </w:rPr>
            </w:pPr>
          </w:p>
        </w:tc>
      </w:tr>
      <w:tr w:rsidR="004753D6" w:rsidRPr="00095802" w:rsidTr="001C6068">
        <w:trPr>
          <w:trHeight w:val="288"/>
        </w:trPr>
        <w:tc>
          <w:tcPr>
            <w:tcW w:w="2320" w:type="dxa"/>
            <w:tcBorders>
              <w:top w:val="single" w:sz="4" w:space="0" w:color="auto"/>
              <w:left w:val="nil"/>
              <w:bottom w:val="single" w:sz="4" w:space="0" w:color="auto"/>
              <w:right w:val="nil"/>
            </w:tcBorders>
            <w:shd w:val="clear" w:color="auto" w:fill="auto"/>
            <w:noWrap/>
            <w:vAlign w:val="bottom"/>
            <w:hideMark/>
          </w:tcPr>
          <w:p w:rsidR="004753D6" w:rsidRPr="00095802" w:rsidRDefault="0040224F" w:rsidP="004E6120">
            <w:pPr>
              <w:spacing w:line="480" w:lineRule="auto"/>
              <w:rPr>
                <w:rFonts w:ascii="Times New Roman" w:eastAsia="Times New Roman" w:hAnsi="Times New Roman" w:cs="Times New Roman"/>
                <w:sz w:val="20"/>
                <w:szCs w:val="20"/>
                <w:lang w:eastAsia="en-GB"/>
              </w:rPr>
            </w:pPr>
            <w:r w:rsidRPr="00095802">
              <w:rPr>
                <w:rFonts w:ascii="Calibri" w:eastAsia="Times New Roman" w:hAnsi="Calibri" w:cs="Times New Roman"/>
                <w:color w:val="000000"/>
                <w:sz w:val="20"/>
                <w:szCs w:val="20"/>
                <w:lang w:eastAsia="en-GB"/>
              </w:rPr>
              <w:t>Name</w:t>
            </w:r>
          </w:p>
        </w:tc>
        <w:tc>
          <w:tcPr>
            <w:tcW w:w="700" w:type="dxa"/>
            <w:tcBorders>
              <w:top w:val="single" w:sz="4" w:space="0" w:color="auto"/>
              <w:left w:val="nil"/>
              <w:bottom w:val="single" w:sz="4" w:space="0" w:color="auto"/>
              <w:right w:val="nil"/>
            </w:tcBorders>
            <w:shd w:val="clear" w:color="auto" w:fill="auto"/>
            <w:noWrap/>
            <w:vAlign w:val="bottom"/>
            <w:hideMark/>
          </w:tcPr>
          <w:p w:rsidR="004753D6" w:rsidRPr="00095802" w:rsidRDefault="004753D6" w:rsidP="004E6120">
            <w:pPr>
              <w:spacing w:line="480" w:lineRule="auto"/>
              <w:rPr>
                <w:rFonts w:ascii="Times New Roman" w:eastAsia="Times New Roman" w:hAnsi="Times New Roman" w:cs="Times New Roman"/>
                <w:sz w:val="20"/>
                <w:szCs w:val="20"/>
                <w:lang w:eastAsia="en-GB"/>
              </w:rPr>
            </w:pPr>
          </w:p>
        </w:tc>
        <w:tc>
          <w:tcPr>
            <w:tcW w:w="872" w:type="dxa"/>
            <w:tcBorders>
              <w:top w:val="single" w:sz="4" w:space="0" w:color="auto"/>
              <w:left w:val="nil"/>
              <w:bottom w:val="single" w:sz="4" w:space="0" w:color="auto"/>
              <w:right w:val="single" w:sz="4" w:space="0" w:color="auto"/>
            </w:tcBorders>
            <w:shd w:val="clear" w:color="auto" w:fill="auto"/>
            <w:noWrap/>
            <w:vAlign w:val="bottom"/>
            <w:hideMark/>
          </w:tcPr>
          <w:p w:rsidR="004753D6" w:rsidRPr="00095802" w:rsidRDefault="004753D6" w:rsidP="004E6120">
            <w:pPr>
              <w:spacing w:line="480" w:lineRule="auto"/>
              <w:rPr>
                <w:rFonts w:ascii="Times New Roman" w:eastAsia="Times New Roman" w:hAnsi="Times New Roman" w:cs="Times New Roman"/>
                <w:sz w:val="20"/>
                <w:szCs w:val="20"/>
                <w:lang w:eastAsia="en-GB"/>
              </w:rPr>
            </w:pPr>
          </w:p>
        </w:tc>
        <w:tc>
          <w:tcPr>
            <w:tcW w:w="256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753D6" w:rsidRPr="00095802" w:rsidRDefault="004753D6" w:rsidP="004E6120">
            <w:pPr>
              <w:spacing w:line="480" w:lineRule="auto"/>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SABAP2 reporting rate</w:t>
            </w:r>
          </w:p>
        </w:tc>
        <w:tc>
          <w:tcPr>
            <w:tcW w:w="2327" w:type="dxa"/>
            <w:gridSpan w:val="2"/>
            <w:tcBorders>
              <w:top w:val="single" w:sz="4" w:space="0" w:color="auto"/>
              <w:left w:val="single" w:sz="4" w:space="0" w:color="auto"/>
              <w:bottom w:val="single" w:sz="4" w:space="0" w:color="auto"/>
              <w:right w:val="nil"/>
            </w:tcBorders>
            <w:shd w:val="clear" w:color="auto" w:fill="auto"/>
            <w:noWrap/>
            <w:vAlign w:val="bottom"/>
            <w:hideMark/>
          </w:tcPr>
          <w:p w:rsidR="004753D6" w:rsidRPr="00095802" w:rsidRDefault="001C6068" w:rsidP="004E6120">
            <w:pPr>
              <w:spacing w:line="48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         </w:t>
            </w:r>
            <w:r w:rsidR="004753D6" w:rsidRPr="00095802">
              <w:rPr>
                <w:rFonts w:ascii="Calibri" w:eastAsia="Times New Roman" w:hAnsi="Calibri" w:cs="Times New Roman"/>
                <w:color w:val="000000"/>
                <w:sz w:val="20"/>
                <w:szCs w:val="20"/>
                <w:lang w:eastAsia="en-GB"/>
              </w:rPr>
              <w:t>SABAP2 density</w:t>
            </w:r>
          </w:p>
        </w:tc>
        <w:tc>
          <w:tcPr>
            <w:tcW w:w="1802" w:type="dxa"/>
            <w:gridSpan w:val="2"/>
            <w:tcBorders>
              <w:top w:val="single" w:sz="4" w:space="0" w:color="auto"/>
              <w:left w:val="nil"/>
              <w:bottom w:val="single" w:sz="4" w:space="0" w:color="auto"/>
              <w:right w:val="single" w:sz="4" w:space="0" w:color="auto"/>
            </w:tcBorders>
            <w:shd w:val="clear" w:color="auto" w:fill="auto"/>
            <w:noWrap/>
            <w:vAlign w:val="bottom"/>
            <w:hideMark/>
          </w:tcPr>
          <w:p w:rsidR="004753D6" w:rsidRPr="00095802" w:rsidRDefault="004753D6" w:rsidP="004E6120">
            <w:pPr>
              <w:spacing w:line="480" w:lineRule="auto"/>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Published estimates</w:t>
            </w:r>
          </w:p>
        </w:tc>
        <w:tc>
          <w:tcPr>
            <w:tcW w:w="18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753D6" w:rsidRPr="00095802" w:rsidRDefault="004753D6" w:rsidP="004E6120">
            <w:pPr>
              <w:spacing w:line="480" w:lineRule="auto"/>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SABAP2 population</w:t>
            </w:r>
          </w:p>
        </w:tc>
        <w:tc>
          <w:tcPr>
            <w:tcW w:w="1086" w:type="dxa"/>
            <w:tcBorders>
              <w:top w:val="single" w:sz="4" w:space="0" w:color="auto"/>
              <w:left w:val="single" w:sz="4" w:space="0" w:color="auto"/>
              <w:bottom w:val="single" w:sz="4" w:space="0" w:color="auto"/>
              <w:right w:val="nil"/>
            </w:tcBorders>
            <w:shd w:val="clear" w:color="auto" w:fill="auto"/>
            <w:noWrap/>
            <w:vAlign w:val="bottom"/>
            <w:hideMark/>
          </w:tcPr>
          <w:p w:rsidR="004753D6" w:rsidRPr="00095802" w:rsidRDefault="004753D6" w:rsidP="004E6120">
            <w:pPr>
              <w:spacing w:line="480" w:lineRule="auto"/>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Published estimates</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4753D6" w:rsidRPr="00095802" w:rsidRDefault="004753D6" w:rsidP="004E6120">
            <w:pPr>
              <w:spacing w:line="480" w:lineRule="auto"/>
              <w:rPr>
                <w:rFonts w:ascii="Times New Roman" w:eastAsia="Times New Roman" w:hAnsi="Times New Roman" w:cs="Times New Roman"/>
                <w:sz w:val="20"/>
                <w:szCs w:val="20"/>
                <w:lang w:eastAsia="en-GB"/>
              </w:rPr>
            </w:pPr>
          </w:p>
        </w:tc>
      </w:tr>
      <w:tr w:rsidR="004753D6" w:rsidRPr="00095802" w:rsidTr="001C6068">
        <w:trPr>
          <w:trHeight w:val="288"/>
        </w:trPr>
        <w:tc>
          <w:tcPr>
            <w:tcW w:w="2320" w:type="dxa"/>
            <w:tcBorders>
              <w:top w:val="single" w:sz="4" w:space="0" w:color="auto"/>
              <w:left w:val="nil"/>
              <w:bottom w:val="single" w:sz="4" w:space="0" w:color="auto"/>
              <w:right w:val="nil"/>
            </w:tcBorders>
            <w:shd w:val="clear" w:color="auto" w:fill="auto"/>
            <w:noWrap/>
            <w:vAlign w:val="bottom"/>
            <w:hideMark/>
          </w:tcPr>
          <w:p w:rsidR="004753D6" w:rsidRPr="00095802" w:rsidRDefault="0040224F" w:rsidP="004E6120">
            <w:pPr>
              <w:spacing w:line="480" w:lineRule="auto"/>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Fynbos birds</w:t>
            </w:r>
          </w:p>
        </w:tc>
        <w:tc>
          <w:tcPr>
            <w:tcW w:w="700" w:type="dxa"/>
            <w:tcBorders>
              <w:top w:val="single" w:sz="4" w:space="0" w:color="auto"/>
              <w:left w:val="nil"/>
              <w:bottom w:val="single" w:sz="4" w:space="0" w:color="auto"/>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Mass</w:t>
            </w:r>
          </w:p>
        </w:tc>
        <w:tc>
          <w:tcPr>
            <w:tcW w:w="872" w:type="dxa"/>
            <w:tcBorders>
              <w:top w:val="single" w:sz="4" w:space="0" w:color="auto"/>
              <w:left w:val="nil"/>
              <w:bottom w:val="single" w:sz="4" w:space="0" w:color="auto"/>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pentads</w:t>
            </w:r>
          </w:p>
        </w:tc>
        <w:tc>
          <w:tcPr>
            <w:tcW w:w="760" w:type="dxa"/>
            <w:tcBorders>
              <w:top w:val="single" w:sz="4" w:space="0" w:color="auto"/>
              <w:left w:val="single" w:sz="4" w:space="0" w:color="auto"/>
              <w:bottom w:val="single" w:sz="4" w:space="0" w:color="auto"/>
              <w:right w:val="nil"/>
            </w:tcBorders>
            <w:shd w:val="clear" w:color="auto" w:fill="auto"/>
            <w:noWrap/>
            <w:vAlign w:val="bottom"/>
            <w:hideMark/>
          </w:tcPr>
          <w:p w:rsidR="004753D6" w:rsidRPr="00095802" w:rsidRDefault="004E2DAD"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M</w:t>
            </w:r>
            <w:r w:rsidR="004753D6" w:rsidRPr="00095802">
              <w:rPr>
                <w:rFonts w:ascii="Calibri" w:eastAsia="Times New Roman" w:hAnsi="Calibri" w:cs="Times New Roman"/>
                <w:color w:val="000000"/>
                <w:sz w:val="20"/>
                <w:szCs w:val="20"/>
                <w:lang w:eastAsia="en-GB"/>
              </w:rPr>
              <w:t>ean</w:t>
            </w:r>
          </w:p>
        </w:tc>
        <w:tc>
          <w:tcPr>
            <w:tcW w:w="600" w:type="dxa"/>
            <w:tcBorders>
              <w:top w:val="single" w:sz="4" w:space="0" w:color="auto"/>
              <w:left w:val="nil"/>
              <w:bottom w:val="single" w:sz="4" w:space="0" w:color="auto"/>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proofErr w:type="spellStart"/>
            <w:r w:rsidRPr="00095802">
              <w:rPr>
                <w:rFonts w:ascii="Calibri" w:eastAsia="Times New Roman" w:hAnsi="Calibri" w:cs="Times New Roman"/>
                <w:color w:val="000000"/>
                <w:sz w:val="20"/>
                <w:szCs w:val="20"/>
                <w:lang w:eastAsia="en-GB"/>
              </w:rPr>
              <w:t>sd</w:t>
            </w:r>
            <w:proofErr w:type="spellEnd"/>
          </w:p>
        </w:tc>
        <w:tc>
          <w:tcPr>
            <w:tcW w:w="600" w:type="dxa"/>
            <w:tcBorders>
              <w:top w:val="single" w:sz="4" w:space="0" w:color="auto"/>
              <w:left w:val="nil"/>
              <w:bottom w:val="single" w:sz="4" w:space="0" w:color="auto"/>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LCI</w:t>
            </w:r>
          </w:p>
        </w:tc>
        <w:tc>
          <w:tcPr>
            <w:tcW w:w="600" w:type="dxa"/>
            <w:tcBorders>
              <w:top w:val="single" w:sz="4" w:space="0" w:color="auto"/>
              <w:left w:val="nil"/>
              <w:bottom w:val="single" w:sz="4" w:space="0" w:color="auto"/>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UCI</w:t>
            </w:r>
          </w:p>
        </w:tc>
        <w:tc>
          <w:tcPr>
            <w:tcW w:w="1606" w:type="dxa"/>
            <w:tcBorders>
              <w:top w:val="single" w:sz="4" w:space="0" w:color="auto"/>
              <w:left w:val="single" w:sz="4" w:space="0" w:color="auto"/>
              <w:bottom w:val="single" w:sz="4" w:space="0" w:color="auto"/>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LCI</w:t>
            </w:r>
          </w:p>
        </w:tc>
        <w:tc>
          <w:tcPr>
            <w:tcW w:w="721" w:type="dxa"/>
            <w:tcBorders>
              <w:top w:val="single" w:sz="4" w:space="0" w:color="auto"/>
              <w:left w:val="nil"/>
              <w:bottom w:val="single" w:sz="4" w:space="0" w:color="auto"/>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UCI</w:t>
            </w:r>
          </w:p>
        </w:tc>
        <w:tc>
          <w:tcPr>
            <w:tcW w:w="1118" w:type="dxa"/>
            <w:tcBorders>
              <w:top w:val="single" w:sz="4" w:space="0" w:color="auto"/>
              <w:left w:val="nil"/>
              <w:bottom w:val="single" w:sz="4" w:space="0" w:color="auto"/>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LCI</w:t>
            </w:r>
          </w:p>
        </w:tc>
        <w:tc>
          <w:tcPr>
            <w:tcW w:w="684" w:type="dxa"/>
            <w:tcBorders>
              <w:top w:val="single" w:sz="4" w:space="0" w:color="auto"/>
              <w:left w:val="nil"/>
              <w:bottom w:val="single" w:sz="4" w:space="0" w:color="auto"/>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UCI</w:t>
            </w:r>
          </w:p>
        </w:tc>
        <w:tc>
          <w:tcPr>
            <w:tcW w:w="937" w:type="dxa"/>
            <w:tcBorders>
              <w:top w:val="single" w:sz="4" w:space="0" w:color="auto"/>
              <w:left w:val="single" w:sz="4" w:space="0" w:color="auto"/>
              <w:bottom w:val="single" w:sz="4" w:space="0" w:color="auto"/>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LCI</w:t>
            </w:r>
          </w:p>
        </w:tc>
        <w:tc>
          <w:tcPr>
            <w:tcW w:w="937" w:type="dxa"/>
            <w:tcBorders>
              <w:top w:val="single" w:sz="4" w:space="0" w:color="auto"/>
              <w:left w:val="nil"/>
              <w:bottom w:val="single" w:sz="4" w:space="0" w:color="auto"/>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UCI</w:t>
            </w:r>
          </w:p>
        </w:tc>
        <w:tc>
          <w:tcPr>
            <w:tcW w:w="1086" w:type="dxa"/>
            <w:tcBorders>
              <w:top w:val="single" w:sz="4" w:space="0" w:color="auto"/>
              <w:left w:val="single" w:sz="4" w:space="0" w:color="auto"/>
              <w:bottom w:val="single" w:sz="4" w:space="0" w:color="auto"/>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LCI</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UCI</w:t>
            </w:r>
          </w:p>
        </w:tc>
      </w:tr>
      <w:tr w:rsidR="004753D6" w:rsidRPr="00095802" w:rsidTr="001C6068">
        <w:trPr>
          <w:trHeight w:val="288"/>
        </w:trPr>
        <w:tc>
          <w:tcPr>
            <w:tcW w:w="2320" w:type="dxa"/>
            <w:tcBorders>
              <w:top w:val="single" w:sz="4" w:space="0" w:color="auto"/>
              <w:left w:val="nil"/>
              <w:bottom w:val="nil"/>
              <w:right w:val="nil"/>
            </w:tcBorders>
            <w:shd w:val="clear" w:color="auto" w:fill="auto"/>
            <w:noWrap/>
            <w:vAlign w:val="bottom"/>
            <w:hideMark/>
          </w:tcPr>
          <w:p w:rsidR="004753D6" w:rsidRPr="00095802" w:rsidRDefault="004753D6" w:rsidP="004E6120">
            <w:pPr>
              <w:spacing w:line="480" w:lineRule="auto"/>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Cape Rockjumper</w:t>
            </w:r>
          </w:p>
        </w:tc>
        <w:tc>
          <w:tcPr>
            <w:tcW w:w="700" w:type="dxa"/>
            <w:tcBorders>
              <w:top w:val="single" w:sz="4" w:space="0" w:color="auto"/>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52.9</w:t>
            </w:r>
          </w:p>
        </w:tc>
        <w:tc>
          <w:tcPr>
            <w:tcW w:w="872" w:type="dxa"/>
            <w:tcBorders>
              <w:top w:val="single" w:sz="4" w:space="0" w:color="auto"/>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76</w:t>
            </w:r>
          </w:p>
        </w:tc>
        <w:tc>
          <w:tcPr>
            <w:tcW w:w="760" w:type="dxa"/>
            <w:tcBorders>
              <w:top w:val="single" w:sz="4" w:space="0" w:color="auto"/>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6.4</w:t>
            </w:r>
          </w:p>
        </w:tc>
        <w:tc>
          <w:tcPr>
            <w:tcW w:w="600" w:type="dxa"/>
            <w:tcBorders>
              <w:top w:val="single" w:sz="4" w:space="0" w:color="auto"/>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6.5</w:t>
            </w:r>
          </w:p>
        </w:tc>
        <w:tc>
          <w:tcPr>
            <w:tcW w:w="600" w:type="dxa"/>
            <w:tcBorders>
              <w:top w:val="single" w:sz="4" w:space="0" w:color="auto"/>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0.4</w:t>
            </w:r>
          </w:p>
        </w:tc>
        <w:tc>
          <w:tcPr>
            <w:tcW w:w="600" w:type="dxa"/>
            <w:tcBorders>
              <w:top w:val="single" w:sz="4" w:space="0" w:color="auto"/>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2.3</w:t>
            </w:r>
          </w:p>
        </w:tc>
        <w:tc>
          <w:tcPr>
            <w:tcW w:w="1606" w:type="dxa"/>
            <w:tcBorders>
              <w:top w:val="single" w:sz="4" w:space="0" w:color="auto"/>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4.2</w:t>
            </w:r>
          </w:p>
        </w:tc>
        <w:tc>
          <w:tcPr>
            <w:tcW w:w="721" w:type="dxa"/>
            <w:tcBorders>
              <w:top w:val="single" w:sz="4" w:space="0" w:color="auto"/>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5.1</w:t>
            </w:r>
          </w:p>
        </w:tc>
        <w:tc>
          <w:tcPr>
            <w:tcW w:w="1118" w:type="dxa"/>
            <w:tcBorders>
              <w:top w:val="single" w:sz="4" w:space="0" w:color="auto"/>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0.6</w:t>
            </w:r>
          </w:p>
        </w:tc>
        <w:tc>
          <w:tcPr>
            <w:tcW w:w="684" w:type="dxa"/>
            <w:tcBorders>
              <w:top w:val="single" w:sz="4" w:space="0" w:color="auto"/>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0</w:t>
            </w:r>
          </w:p>
        </w:tc>
        <w:tc>
          <w:tcPr>
            <w:tcW w:w="937" w:type="dxa"/>
            <w:tcBorders>
              <w:top w:val="single" w:sz="4" w:space="0" w:color="auto"/>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5</w:t>
            </w:r>
          </w:p>
        </w:tc>
        <w:tc>
          <w:tcPr>
            <w:tcW w:w="937" w:type="dxa"/>
            <w:tcBorders>
              <w:top w:val="single" w:sz="4" w:space="0" w:color="auto"/>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2</w:t>
            </w:r>
          </w:p>
        </w:tc>
        <w:tc>
          <w:tcPr>
            <w:tcW w:w="1086" w:type="dxa"/>
            <w:tcBorders>
              <w:top w:val="single" w:sz="4" w:space="0" w:color="auto"/>
              <w:left w:val="single" w:sz="4" w:space="0" w:color="auto"/>
              <w:bottom w:val="nil"/>
              <w:right w:val="nil"/>
            </w:tcBorders>
            <w:shd w:val="clear" w:color="auto" w:fill="auto"/>
            <w:noWrap/>
            <w:vAlign w:val="bottom"/>
            <w:hideMark/>
          </w:tcPr>
          <w:p w:rsidR="004753D6" w:rsidRPr="00095802" w:rsidRDefault="00D11088"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2</w:t>
            </w:r>
          </w:p>
        </w:tc>
        <w:tc>
          <w:tcPr>
            <w:tcW w:w="1040" w:type="dxa"/>
            <w:tcBorders>
              <w:top w:val="single" w:sz="4" w:space="0" w:color="auto"/>
              <w:left w:val="nil"/>
              <w:bottom w:val="nil"/>
              <w:right w:val="single" w:sz="4" w:space="0" w:color="auto"/>
            </w:tcBorders>
            <w:shd w:val="clear" w:color="auto" w:fill="auto"/>
            <w:noWrap/>
            <w:vAlign w:val="bottom"/>
            <w:hideMark/>
          </w:tcPr>
          <w:p w:rsidR="004753D6" w:rsidRPr="00095802" w:rsidRDefault="00D11088"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59</w:t>
            </w:r>
          </w:p>
        </w:tc>
      </w:tr>
      <w:tr w:rsidR="004753D6" w:rsidRPr="00095802" w:rsidTr="001C6068">
        <w:trPr>
          <w:trHeight w:val="288"/>
        </w:trPr>
        <w:tc>
          <w:tcPr>
            <w:tcW w:w="232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rPr>
                <w:rFonts w:ascii="Calibri" w:eastAsia="Times New Roman" w:hAnsi="Calibri" w:cs="Times New Roman"/>
                <w:color w:val="000000"/>
                <w:sz w:val="20"/>
                <w:szCs w:val="20"/>
                <w:lang w:eastAsia="en-GB"/>
              </w:rPr>
            </w:pPr>
            <w:proofErr w:type="spellStart"/>
            <w:r w:rsidRPr="00095802">
              <w:rPr>
                <w:rFonts w:ascii="Calibri" w:eastAsia="Times New Roman" w:hAnsi="Calibri" w:cs="Times New Roman"/>
                <w:color w:val="000000"/>
                <w:sz w:val="20"/>
                <w:szCs w:val="20"/>
                <w:lang w:eastAsia="en-GB"/>
              </w:rPr>
              <w:t>Victorin's</w:t>
            </w:r>
            <w:proofErr w:type="spellEnd"/>
            <w:r w:rsidRPr="00095802">
              <w:rPr>
                <w:rFonts w:ascii="Calibri" w:eastAsia="Times New Roman" w:hAnsi="Calibri" w:cs="Times New Roman"/>
                <w:color w:val="000000"/>
                <w:sz w:val="20"/>
                <w:szCs w:val="20"/>
                <w:lang w:eastAsia="en-GB"/>
              </w:rPr>
              <w:t xml:space="preserve"> Warbler</w:t>
            </w:r>
          </w:p>
        </w:tc>
        <w:tc>
          <w:tcPr>
            <w:tcW w:w="7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7.0</w:t>
            </w:r>
          </w:p>
        </w:tc>
        <w:tc>
          <w:tcPr>
            <w:tcW w:w="872"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82</w:t>
            </w:r>
          </w:p>
        </w:tc>
        <w:tc>
          <w:tcPr>
            <w:tcW w:w="760"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3.6</w:t>
            </w:r>
          </w:p>
        </w:tc>
        <w:tc>
          <w:tcPr>
            <w:tcW w:w="6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8.7</w:t>
            </w:r>
          </w:p>
        </w:tc>
        <w:tc>
          <w:tcPr>
            <w:tcW w:w="6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9.5</w:t>
            </w:r>
          </w:p>
        </w:tc>
        <w:tc>
          <w:tcPr>
            <w:tcW w:w="600"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7.8</w:t>
            </w:r>
          </w:p>
        </w:tc>
        <w:tc>
          <w:tcPr>
            <w:tcW w:w="1606"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9.9</w:t>
            </w:r>
          </w:p>
        </w:tc>
        <w:tc>
          <w:tcPr>
            <w:tcW w:w="721"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2.0</w:t>
            </w:r>
          </w:p>
        </w:tc>
        <w:tc>
          <w:tcPr>
            <w:tcW w:w="1118"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2.0</w:t>
            </w:r>
          </w:p>
        </w:tc>
        <w:tc>
          <w:tcPr>
            <w:tcW w:w="684"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5.3</w:t>
            </w:r>
          </w:p>
        </w:tc>
        <w:tc>
          <w:tcPr>
            <w:tcW w:w="937"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45</w:t>
            </w:r>
          </w:p>
        </w:tc>
        <w:tc>
          <w:tcPr>
            <w:tcW w:w="937"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77</w:t>
            </w:r>
          </w:p>
        </w:tc>
        <w:tc>
          <w:tcPr>
            <w:tcW w:w="1086" w:type="dxa"/>
            <w:tcBorders>
              <w:top w:val="nil"/>
              <w:left w:val="single" w:sz="4" w:space="0" w:color="auto"/>
              <w:bottom w:val="nil"/>
              <w:right w:val="nil"/>
            </w:tcBorders>
            <w:shd w:val="clear" w:color="auto" w:fill="auto"/>
            <w:noWrap/>
            <w:vAlign w:val="bottom"/>
            <w:hideMark/>
          </w:tcPr>
          <w:p w:rsidR="004753D6" w:rsidRPr="00095802" w:rsidRDefault="00D11088"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697</w:t>
            </w:r>
          </w:p>
        </w:tc>
        <w:tc>
          <w:tcPr>
            <w:tcW w:w="1040" w:type="dxa"/>
            <w:tcBorders>
              <w:top w:val="nil"/>
              <w:left w:val="nil"/>
              <w:bottom w:val="nil"/>
              <w:right w:val="single" w:sz="4" w:space="0" w:color="auto"/>
            </w:tcBorders>
            <w:shd w:val="clear" w:color="auto" w:fill="auto"/>
            <w:noWrap/>
            <w:vAlign w:val="bottom"/>
            <w:hideMark/>
          </w:tcPr>
          <w:p w:rsidR="004753D6" w:rsidRPr="00095802" w:rsidRDefault="00D11088"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889</w:t>
            </w:r>
          </w:p>
        </w:tc>
      </w:tr>
      <w:tr w:rsidR="004753D6" w:rsidRPr="00095802" w:rsidTr="001C6068">
        <w:trPr>
          <w:trHeight w:val="288"/>
        </w:trPr>
        <w:tc>
          <w:tcPr>
            <w:tcW w:w="232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Cape Sugarbird</w:t>
            </w:r>
          </w:p>
        </w:tc>
        <w:tc>
          <w:tcPr>
            <w:tcW w:w="7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3.8</w:t>
            </w:r>
          </w:p>
        </w:tc>
        <w:tc>
          <w:tcPr>
            <w:tcW w:w="872"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578</w:t>
            </w:r>
          </w:p>
        </w:tc>
        <w:tc>
          <w:tcPr>
            <w:tcW w:w="760"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45.1</w:t>
            </w:r>
          </w:p>
        </w:tc>
        <w:tc>
          <w:tcPr>
            <w:tcW w:w="6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1.2</w:t>
            </w:r>
          </w:p>
        </w:tc>
        <w:tc>
          <w:tcPr>
            <w:tcW w:w="6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42.6</w:t>
            </w:r>
          </w:p>
        </w:tc>
        <w:tc>
          <w:tcPr>
            <w:tcW w:w="600"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47.7</w:t>
            </w:r>
          </w:p>
        </w:tc>
        <w:tc>
          <w:tcPr>
            <w:tcW w:w="1606"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7.9</w:t>
            </w:r>
          </w:p>
        </w:tc>
        <w:tc>
          <w:tcPr>
            <w:tcW w:w="721"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8.5</w:t>
            </w:r>
          </w:p>
        </w:tc>
        <w:tc>
          <w:tcPr>
            <w:tcW w:w="1118"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3.6</w:t>
            </w:r>
          </w:p>
        </w:tc>
        <w:tc>
          <w:tcPr>
            <w:tcW w:w="684"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0.3</w:t>
            </w:r>
          </w:p>
        </w:tc>
        <w:tc>
          <w:tcPr>
            <w:tcW w:w="937"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69</w:t>
            </w:r>
          </w:p>
        </w:tc>
        <w:tc>
          <w:tcPr>
            <w:tcW w:w="937"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400</w:t>
            </w:r>
          </w:p>
        </w:tc>
        <w:tc>
          <w:tcPr>
            <w:tcW w:w="1086" w:type="dxa"/>
            <w:tcBorders>
              <w:top w:val="nil"/>
              <w:left w:val="single" w:sz="4" w:space="0" w:color="auto"/>
              <w:bottom w:val="nil"/>
              <w:right w:val="nil"/>
            </w:tcBorders>
            <w:shd w:val="clear" w:color="auto" w:fill="auto"/>
            <w:noWrap/>
            <w:vAlign w:val="bottom"/>
            <w:hideMark/>
          </w:tcPr>
          <w:p w:rsidR="004753D6" w:rsidRPr="00095802" w:rsidRDefault="00D11088"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371</w:t>
            </w:r>
          </w:p>
        </w:tc>
        <w:tc>
          <w:tcPr>
            <w:tcW w:w="1040" w:type="dxa"/>
            <w:tcBorders>
              <w:top w:val="nil"/>
              <w:left w:val="nil"/>
              <w:bottom w:val="nil"/>
              <w:right w:val="single" w:sz="4" w:space="0" w:color="auto"/>
            </w:tcBorders>
            <w:shd w:val="clear" w:color="auto" w:fill="auto"/>
            <w:noWrap/>
            <w:vAlign w:val="bottom"/>
            <w:hideMark/>
          </w:tcPr>
          <w:p w:rsidR="004753D6" w:rsidRPr="00095802" w:rsidRDefault="00D11088"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761</w:t>
            </w:r>
          </w:p>
        </w:tc>
      </w:tr>
      <w:tr w:rsidR="004753D6" w:rsidRPr="00095802" w:rsidTr="001C6068">
        <w:trPr>
          <w:trHeight w:val="288"/>
        </w:trPr>
        <w:tc>
          <w:tcPr>
            <w:tcW w:w="232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Orange-breasted Sunbird</w:t>
            </w:r>
          </w:p>
        </w:tc>
        <w:tc>
          <w:tcPr>
            <w:tcW w:w="7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9.2</w:t>
            </w:r>
          </w:p>
        </w:tc>
        <w:tc>
          <w:tcPr>
            <w:tcW w:w="872"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454</w:t>
            </w:r>
          </w:p>
        </w:tc>
        <w:tc>
          <w:tcPr>
            <w:tcW w:w="760"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9.4</w:t>
            </w:r>
          </w:p>
        </w:tc>
        <w:tc>
          <w:tcPr>
            <w:tcW w:w="6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1.1</w:t>
            </w:r>
          </w:p>
        </w:tc>
        <w:tc>
          <w:tcPr>
            <w:tcW w:w="6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6.6</w:t>
            </w:r>
          </w:p>
        </w:tc>
        <w:tc>
          <w:tcPr>
            <w:tcW w:w="600"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42.3</w:t>
            </w:r>
          </w:p>
        </w:tc>
        <w:tc>
          <w:tcPr>
            <w:tcW w:w="1606"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9.4</w:t>
            </w:r>
          </w:p>
        </w:tc>
        <w:tc>
          <w:tcPr>
            <w:tcW w:w="721"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2.0</w:t>
            </w:r>
          </w:p>
        </w:tc>
        <w:tc>
          <w:tcPr>
            <w:tcW w:w="1118"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6.7</w:t>
            </w:r>
          </w:p>
        </w:tc>
        <w:tc>
          <w:tcPr>
            <w:tcW w:w="684"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0.1</w:t>
            </w:r>
          </w:p>
        </w:tc>
        <w:tc>
          <w:tcPr>
            <w:tcW w:w="937"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713</w:t>
            </w:r>
          </w:p>
        </w:tc>
        <w:tc>
          <w:tcPr>
            <w:tcW w:w="937"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811</w:t>
            </w:r>
          </w:p>
        </w:tc>
        <w:tc>
          <w:tcPr>
            <w:tcW w:w="1086" w:type="dxa"/>
            <w:tcBorders>
              <w:top w:val="nil"/>
              <w:left w:val="single" w:sz="4" w:space="0" w:color="auto"/>
              <w:bottom w:val="nil"/>
              <w:right w:val="nil"/>
            </w:tcBorders>
            <w:shd w:val="clear" w:color="auto" w:fill="auto"/>
            <w:noWrap/>
            <w:vAlign w:val="bottom"/>
            <w:hideMark/>
          </w:tcPr>
          <w:p w:rsidR="004753D6" w:rsidRPr="00095802" w:rsidRDefault="00D11088"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970</w:t>
            </w:r>
          </w:p>
        </w:tc>
        <w:tc>
          <w:tcPr>
            <w:tcW w:w="1040" w:type="dxa"/>
            <w:tcBorders>
              <w:top w:val="nil"/>
              <w:left w:val="nil"/>
              <w:bottom w:val="nil"/>
              <w:right w:val="single" w:sz="4" w:space="0" w:color="auto"/>
            </w:tcBorders>
            <w:shd w:val="clear" w:color="auto" w:fill="auto"/>
            <w:noWrap/>
            <w:vAlign w:val="bottom"/>
            <w:hideMark/>
          </w:tcPr>
          <w:p w:rsidR="004753D6" w:rsidRPr="00095802" w:rsidRDefault="00D11088"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168</w:t>
            </w:r>
          </w:p>
        </w:tc>
      </w:tr>
      <w:tr w:rsidR="004753D6" w:rsidRPr="00095802" w:rsidTr="001C6068">
        <w:trPr>
          <w:trHeight w:val="288"/>
        </w:trPr>
        <w:tc>
          <w:tcPr>
            <w:tcW w:w="2320" w:type="dxa"/>
            <w:tcBorders>
              <w:top w:val="nil"/>
              <w:left w:val="nil"/>
              <w:right w:val="nil"/>
            </w:tcBorders>
            <w:shd w:val="clear" w:color="auto" w:fill="auto"/>
            <w:noWrap/>
            <w:vAlign w:val="bottom"/>
            <w:hideMark/>
          </w:tcPr>
          <w:p w:rsidR="004753D6" w:rsidRPr="00095802" w:rsidRDefault="004753D6" w:rsidP="004E6120">
            <w:pPr>
              <w:spacing w:line="480" w:lineRule="auto"/>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Cape Siskin</w:t>
            </w:r>
          </w:p>
        </w:tc>
        <w:tc>
          <w:tcPr>
            <w:tcW w:w="700" w:type="dxa"/>
            <w:tcBorders>
              <w:top w:val="nil"/>
              <w:left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3.1</w:t>
            </w:r>
          </w:p>
        </w:tc>
        <w:tc>
          <w:tcPr>
            <w:tcW w:w="872" w:type="dxa"/>
            <w:tcBorders>
              <w:top w:val="nil"/>
              <w:left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61</w:t>
            </w:r>
          </w:p>
        </w:tc>
        <w:tc>
          <w:tcPr>
            <w:tcW w:w="760" w:type="dxa"/>
            <w:tcBorders>
              <w:top w:val="nil"/>
              <w:left w:val="single" w:sz="4" w:space="0" w:color="auto"/>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9.4</w:t>
            </w:r>
          </w:p>
        </w:tc>
        <w:tc>
          <w:tcPr>
            <w:tcW w:w="600" w:type="dxa"/>
            <w:tcBorders>
              <w:top w:val="nil"/>
              <w:left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5.1</w:t>
            </w:r>
          </w:p>
        </w:tc>
        <w:tc>
          <w:tcPr>
            <w:tcW w:w="600" w:type="dxa"/>
            <w:tcBorders>
              <w:top w:val="nil"/>
              <w:left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6.8</w:t>
            </w:r>
          </w:p>
        </w:tc>
        <w:tc>
          <w:tcPr>
            <w:tcW w:w="600" w:type="dxa"/>
            <w:tcBorders>
              <w:top w:val="nil"/>
              <w:left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2.0</w:t>
            </w:r>
          </w:p>
        </w:tc>
        <w:tc>
          <w:tcPr>
            <w:tcW w:w="1606" w:type="dxa"/>
            <w:tcBorders>
              <w:top w:val="nil"/>
              <w:left w:val="single" w:sz="4" w:space="0" w:color="auto"/>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1.2</w:t>
            </w:r>
          </w:p>
        </w:tc>
        <w:tc>
          <w:tcPr>
            <w:tcW w:w="721" w:type="dxa"/>
            <w:tcBorders>
              <w:top w:val="nil"/>
              <w:left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2.9</w:t>
            </w:r>
          </w:p>
        </w:tc>
        <w:tc>
          <w:tcPr>
            <w:tcW w:w="1118" w:type="dxa"/>
            <w:tcBorders>
              <w:top w:val="nil"/>
              <w:left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0.5</w:t>
            </w:r>
          </w:p>
        </w:tc>
        <w:tc>
          <w:tcPr>
            <w:tcW w:w="684" w:type="dxa"/>
            <w:tcBorders>
              <w:top w:val="nil"/>
              <w:left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1.9</w:t>
            </w:r>
          </w:p>
        </w:tc>
        <w:tc>
          <w:tcPr>
            <w:tcW w:w="937" w:type="dxa"/>
            <w:tcBorders>
              <w:top w:val="nil"/>
              <w:left w:val="single" w:sz="4" w:space="0" w:color="auto"/>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28</w:t>
            </w:r>
          </w:p>
        </w:tc>
        <w:tc>
          <w:tcPr>
            <w:tcW w:w="937" w:type="dxa"/>
            <w:tcBorders>
              <w:top w:val="nil"/>
              <w:left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78</w:t>
            </w:r>
          </w:p>
        </w:tc>
        <w:tc>
          <w:tcPr>
            <w:tcW w:w="1086" w:type="dxa"/>
            <w:tcBorders>
              <w:top w:val="nil"/>
              <w:left w:val="single" w:sz="4" w:space="0" w:color="auto"/>
              <w:right w:val="nil"/>
            </w:tcBorders>
            <w:shd w:val="clear" w:color="auto" w:fill="auto"/>
            <w:noWrap/>
            <w:vAlign w:val="bottom"/>
            <w:hideMark/>
          </w:tcPr>
          <w:p w:rsidR="004753D6" w:rsidRPr="00095802" w:rsidRDefault="00D11088"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610</w:t>
            </w:r>
          </w:p>
        </w:tc>
        <w:tc>
          <w:tcPr>
            <w:tcW w:w="1040" w:type="dxa"/>
            <w:tcBorders>
              <w:top w:val="nil"/>
              <w:left w:val="nil"/>
              <w:right w:val="single" w:sz="4" w:space="0" w:color="auto"/>
            </w:tcBorders>
            <w:shd w:val="clear" w:color="auto" w:fill="auto"/>
            <w:noWrap/>
            <w:vAlign w:val="bottom"/>
            <w:hideMark/>
          </w:tcPr>
          <w:p w:rsidR="004753D6" w:rsidRPr="00095802" w:rsidRDefault="00D11088"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272</w:t>
            </w:r>
          </w:p>
        </w:tc>
      </w:tr>
      <w:tr w:rsidR="004753D6" w:rsidRPr="00095802" w:rsidTr="001C6068">
        <w:trPr>
          <w:trHeight w:val="288"/>
        </w:trPr>
        <w:tc>
          <w:tcPr>
            <w:tcW w:w="2320" w:type="dxa"/>
            <w:tcBorders>
              <w:top w:val="nil"/>
              <w:left w:val="nil"/>
              <w:bottom w:val="single" w:sz="4" w:space="0" w:color="auto"/>
              <w:right w:val="nil"/>
            </w:tcBorders>
            <w:shd w:val="clear" w:color="auto" w:fill="auto"/>
            <w:noWrap/>
            <w:vAlign w:val="bottom"/>
            <w:hideMark/>
          </w:tcPr>
          <w:p w:rsidR="004753D6" w:rsidRPr="00095802" w:rsidRDefault="004753D6" w:rsidP="004E6120">
            <w:pPr>
              <w:spacing w:line="480" w:lineRule="auto"/>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Protea Seedeater</w:t>
            </w:r>
          </w:p>
        </w:tc>
        <w:tc>
          <w:tcPr>
            <w:tcW w:w="700" w:type="dxa"/>
            <w:tcBorders>
              <w:top w:val="nil"/>
              <w:left w:val="nil"/>
              <w:bottom w:val="single" w:sz="4" w:space="0" w:color="auto"/>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0.9</w:t>
            </w:r>
          </w:p>
        </w:tc>
        <w:tc>
          <w:tcPr>
            <w:tcW w:w="872" w:type="dxa"/>
            <w:tcBorders>
              <w:top w:val="nil"/>
              <w:left w:val="nil"/>
              <w:bottom w:val="single" w:sz="4" w:space="0" w:color="auto"/>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17</w:t>
            </w:r>
          </w:p>
        </w:tc>
        <w:tc>
          <w:tcPr>
            <w:tcW w:w="760" w:type="dxa"/>
            <w:tcBorders>
              <w:top w:val="nil"/>
              <w:left w:val="single" w:sz="4" w:space="0" w:color="auto"/>
              <w:bottom w:val="single" w:sz="4" w:space="0" w:color="auto"/>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9.8</w:t>
            </w:r>
          </w:p>
        </w:tc>
        <w:tc>
          <w:tcPr>
            <w:tcW w:w="600" w:type="dxa"/>
            <w:tcBorders>
              <w:top w:val="nil"/>
              <w:left w:val="nil"/>
              <w:bottom w:val="single" w:sz="4" w:space="0" w:color="auto"/>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3.3</w:t>
            </w:r>
          </w:p>
        </w:tc>
        <w:tc>
          <w:tcPr>
            <w:tcW w:w="600" w:type="dxa"/>
            <w:tcBorders>
              <w:top w:val="nil"/>
              <w:left w:val="nil"/>
              <w:bottom w:val="single" w:sz="4" w:space="0" w:color="auto"/>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5.6</w:t>
            </w:r>
          </w:p>
        </w:tc>
        <w:tc>
          <w:tcPr>
            <w:tcW w:w="600" w:type="dxa"/>
            <w:tcBorders>
              <w:top w:val="nil"/>
              <w:left w:val="nil"/>
              <w:bottom w:val="single" w:sz="4" w:space="0" w:color="auto"/>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4.0</w:t>
            </w:r>
          </w:p>
        </w:tc>
        <w:tc>
          <w:tcPr>
            <w:tcW w:w="1606" w:type="dxa"/>
            <w:tcBorders>
              <w:top w:val="nil"/>
              <w:left w:val="single" w:sz="4" w:space="0" w:color="auto"/>
              <w:bottom w:val="single" w:sz="4" w:space="0" w:color="auto"/>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5.7</w:t>
            </w:r>
          </w:p>
        </w:tc>
        <w:tc>
          <w:tcPr>
            <w:tcW w:w="721" w:type="dxa"/>
            <w:tcBorders>
              <w:top w:val="nil"/>
              <w:left w:val="nil"/>
              <w:bottom w:val="single" w:sz="4" w:space="0" w:color="auto"/>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7.4</w:t>
            </w:r>
          </w:p>
        </w:tc>
        <w:tc>
          <w:tcPr>
            <w:tcW w:w="1118" w:type="dxa"/>
            <w:tcBorders>
              <w:top w:val="nil"/>
              <w:left w:val="nil"/>
              <w:bottom w:val="single" w:sz="4" w:space="0" w:color="auto"/>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6.8</w:t>
            </w:r>
          </w:p>
        </w:tc>
        <w:tc>
          <w:tcPr>
            <w:tcW w:w="684" w:type="dxa"/>
            <w:tcBorders>
              <w:top w:val="nil"/>
              <w:left w:val="nil"/>
              <w:bottom w:val="single" w:sz="4" w:space="0" w:color="auto"/>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4.3</w:t>
            </w:r>
          </w:p>
        </w:tc>
        <w:tc>
          <w:tcPr>
            <w:tcW w:w="937" w:type="dxa"/>
            <w:tcBorders>
              <w:top w:val="nil"/>
              <w:left w:val="single" w:sz="4" w:space="0" w:color="auto"/>
              <w:bottom w:val="single" w:sz="4" w:space="0" w:color="auto"/>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54</w:t>
            </w:r>
          </w:p>
        </w:tc>
        <w:tc>
          <w:tcPr>
            <w:tcW w:w="937" w:type="dxa"/>
            <w:tcBorders>
              <w:top w:val="nil"/>
              <w:left w:val="nil"/>
              <w:bottom w:val="single" w:sz="4" w:space="0" w:color="auto"/>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71</w:t>
            </w:r>
          </w:p>
        </w:tc>
        <w:tc>
          <w:tcPr>
            <w:tcW w:w="1086" w:type="dxa"/>
            <w:tcBorders>
              <w:top w:val="nil"/>
              <w:left w:val="single" w:sz="4" w:space="0" w:color="auto"/>
              <w:bottom w:val="single" w:sz="4" w:space="0" w:color="auto"/>
              <w:right w:val="nil"/>
            </w:tcBorders>
            <w:shd w:val="clear" w:color="auto" w:fill="auto"/>
            <w:noWrap/>
            <w:vAlign w:val="bottom"/>
            <w:hideMark/>
          </w:tcPr>
          <w:p w:rsidR="004753D6" w:rsidRPr="00095802" w:rsidRDefault="00D11088"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95</w:t>
            </w:r>
          </w:p>
        </w:tc>
        <w:tc>
          <w:tcPr>
            <w:tcW w:w="1040" w:type="dxa"/>
            <w:tcBorders>
              <w:top w:val="nil"/>
              <w:left w:val="nil"/>
              <w:bottom w:val="single" w:sz="4" w:space="0" w:color="auto"/>
              <w:right w:val="single" w:sz="4" w:space="0" w:color="auto"/>
            </w:tcBorders>
            <w:shd w:val="clear" w:color="auto" w:fill="auto"/>
            <w:noWrap/>
            <w:vAlign w:val="bottom"/>
            <w:hideMark/>
          </w:tcPr>
          <w:p w:rsidR="004753D6" w:rsidRPr="00095802" w:rsidRDefault="00D11088"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831</w:t>
            </w:r>
          </w:p>
        </w:tc>
      </w:tr>
      <w:tr w:rsidR="001C6068" w:rsidRPr="00095802" w:rsidTr="001C6068">
        <w:trPr>
          <w:trHeight w:val="288"/>
        </w:trPr>
        <w:tc>
          <w:tcPr>
            <w:tcW w:w="2320" w:type="dxa"/>
            <w:tcBorders>
              <w:top w:val="single" w:sz="4" w:space="0" w:color="auto"/>
              <w:left w:val="nil"/>
              <w:bottom w:val="single" w:sz="4" w:space="0" w:color="auto"/>
              <w:right w:val="nil"/>
            </w:tcBorders>
            <w:shd w:val="clear" w:color="auto" w:fill="auto"/>
            <w:noWrap/>
            <w:vAlign w:val="bottom"/>
            <w:hideMark/>
          </w:tcPr>
          <w:p w:rsidR="001C6068" w:rsidRPr="00095802" w:rsidRDefault="001C6068" w:rsidP="001C6068">
            <w:pPr>
              <w:spacing w:line="480" w:lineRule="auto"/>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lastRenderedPageBreak/>
              <w:t>Non-Fynbos birds</w:t>
            </w:r>
          </w:p>
        </w:tc>
        <w:tc>
          <w:tcPr>
            <w:tcW w:w="700" w:type="dxa"/>
            <w:tcBorders>
              <w:top w:val="single" w:sz="4" w:space="0" w:color="auto"/>
              <w:left w:val="nil"/>
              <w:bottom w:val="single" w:sz="4" w:space="0" w:color="auto"/>
              <w:right w:val="nil"/>
            </w:tcBorders>
            <w:shd w:val="clear" w:color="auto" w:fill="auto"/>
            <w:noWrap/>
            <w:vAlign w:val="bottom"/>
            <w:hideMark/>
          </w:tcPr>
          <w:p w:rsidR="001C6068" w:rsidRPr="00095802" w:rsidRDefault="001C6068" w:rsidP="001C6068">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Mass</w:t>
            </w:r>
          </w:p>
        </w:tc>
        <w:tc>
          <w:tcPr>
            <w:tcW w:w="872" w:type="dxa"/>
            <w:tcBorders>
              <w:top w:val="single" w:sz="4" w:space="0" w:color="auto"/>
              <w:left w:val="nil"/>
              <w:bottom w:val="single" w:sz="4" w:space="0" w:color="auto"/>
              <w:right w:val="nil"/>
            </w:tcBorders>
            <w:shd w:val="clear" w:color="auto" w:fill="auto"/>
            <w:noWrap/>
            <w:vAlign w:val="bottom"/>
            <w:hideMark/>
          </w:tcPr>
          <w:p w:rsidR="001C6068" w:rsidRPr="00095802" w:rsidRDefault="001C6068" w:rsidP="001C6068">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pentads</w:t>
            </w:r>
          </w:p>
        </w:tc>
        <w:tc>
          <w:tcPr>
            <w:tcW w:w="760" w:type="dxa"/>
            <w:tcBorders>
              <w:top w:val="single" w:sz="4" w:space="0" w:color="auto"/>
              <w:left w:val="nil"/>
              <w:bottom w:val="single" w:sz="4" w:space="0" w:color="auto"/>
              <w:right w:val="nil"/>
            </w:tcBorders>
            <w:shd w:val="clear" w:color="auto" w:fill="auto"/>
            <w:noWrap/>
            <w:vAlign w:val="bottom"/>
            <w:hideMark/>
          </w:tcPr>
          <w:p w:rsidR="001C6068" w:rsidRPr="00095802" w:rsidRDefault="001C6068" w:rsidP="001C6068">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Mean</w:t>
            </w:r>
          </w:p>
        </w:tc>
        <w:tc>
          <w:tcPr>
            <w:tcW w:w="600" w:type="dxa"/>
            <w:tcBorders>
              <w:top w:val="single" w:sz="4" w:space="0" w:color="auto"/>
              <w:left w:val="nil"/>
              <w:bottom w:val="single" w:sz="4" w:space="0" w:color="auto"/>
              <w:right w:val="nil"/>
            </w:tcBorders>
            <w:shd w:val="clear" w:color="auto" w:fill="auto"/>
            <w:noWrap/>
            <w:vAlign w:val="bottom"/>
            <w:hideMark/>
          </w:tcPr>
          <w:p w:rsidR="001C6068" w:rsidRPr="00095802" w:rsidRDefault="001C6068" w:rsidP="001C6068">
            <w:pPr>
              <w:spacing w:line="480" w:lineRule="auto"/>
              <w:jc w:val="center"/>
              <w:rPr>
                <w:rFonts w:ascii="Calibri" w:eastAsia="Times New Roman" w:hAnsi="Calibri" w:cs="Times New Roman"/>
                <w:color w:val="000000"/>
                <w:sz w:val="20"/>
                <w:szCs w:val="20"/>
                <w:lang w:eastAsia="en-GB"/>
              </w:rPr>
            </w:pPr>
            <w:proofErr w:type="spellStart"/>
            <w:r w:rsidRPr="00095802">
              <w:rPr>
                <w:rFonts w:ascii="Calibri" w:eastAsia="Times New Roman" w:hAnsi="Calibri" w:cs="Times New Roman"/>
                <w:color w:val="000000"/>
                <w:sz w:val="20"/>
                <w:szCs w:val="20"/>
                <w:lang w:eastAsia="en-GB"/>
              </w:rPr>
              <w:t>sd</w:t>
            </w:r>
            <w:proofErr w:type="spellEnd"/>
          </w:p>
        </w:tc>
        <w:tc>
          <w:tcPr>
            <w:tcW w:w="600" w:type="dxa"/>
            <w:tcBorders>
              <w:top w:val="single" w:sz="4" w:space="0" w:color="auto"/>
              <w:left w:val="nil"/>
              <w:bottom w:val="single" w:sz="4" w:space="0" w:color="auto"/>
              <w:right w:val="nil"/>
            </w:tcBorders>
            <w:shd w:val="clear" w:color="auto" w:fill="auto"/>
            <w:noWrap/>
            <w:vAlign w:val="bottom"/>
            <w:hideMark/>
          </w:tcPr>
          <w:p w:rsidR="001C6068" w:rsidRPr="00095802" w:rsidRDefault="001C6068" w:rsidP="001C6068">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LCI</w:t>
            </w:r>
          </w:p>
        </w:tc>
        <w:tc>
          <w:tcPr>
            <w:tcW w:w="600" w:type="dxa"/>
            <w:tcBorders>
              <w:top w:val="single" w:sz="4" w:space="0" w:color="auto"/>
              <w:left w:val="nil"/>
              <w:bottom w:val="single" w:sz="4" w:space="0" w:color="auto"/>
              <w:right w:val="nil"/>
            </w:tcBorders>
            <w:shd w:val="clear" w:color="auto" w:fill="auto"/>
            <w:noWrap/>
            <w:vAlign w:val="bottom"/>
            <w:hideMark/>
          </w:tcPr>
          <w:p w:rsidR="001C6068" w:rsidRPr="00095802" w:rsidRDefault="001C6068" w:rsidP="001C6068">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UCI</w:t>
            </w:r>
          </w:p>
        </w:tc>
        <w:tc>
          <w:tcPr>
            <w:tcW w:w="1606" w:type="dxa"/>
            <w:tcBorders>
              <w:top w:val="single" w:sz="4" w:space="0" w:color="auto"/>
              <w:left w:val="nil"/>
              <w:bottom w:val="single" w:sz="4" w:space="0" w:color="auto"/>
              <w:right w:val="nil"/>
            </w:tcBorders>
            <w:shd w:val="clear" w:color="auto" w:fill="auto"/>
            <w:noWrap/>
            <w:vAlign w:val="bottom"/>
            <w:hideMark/>
          </w:tcPr>
          <w:p w:rsidR="001C6068" w:rsidRPr="00095802" w:rsidRDefault="001C6068" w:rsidP="001C6068">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Biome</w:t>
            </w:r>
          </w:p>
        </w:tc>
        <w:tc>
          <w:tcPr>
            <w:tcW w:w="721" w:type="dxa"/>
            <w:tcBorders>
              <w:top w:val="single" w:sz="4" w:space="0" w:color="auto"/>
              <w:left w:val="nil"/>
              <w:bottom w:val="single" w:sz="4" w:space="0" w:color="auto"/>
              <w:right w:val="nil"/>
            </w:tcBorders>
            <w:shd w:val="clear" w:color="auto" w:fill="auto"/>
            <w:noWrap/>
            <w:vAlign w:val="bottom"/>
            <w:hideMark/>
          </w:tcPr>
          <w:p w:rsidR="001C6068" w:rsidRPr="00095802" w:rsidRDefault="001C6068" w:rsidP="001C6068">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Status</w:t>
            </w:r>
          </w:p>
        </w:tc>
        <w:tc>
          <w:tcPr>
            <w:tcW w:w="1118" w:type="dxa"/>
            <w:tcBorders>
              <w:top w:val="single" w:sz="4" w:space="0" w:color="auto"/>
              <w:left w:val="nil"/>
              <w:bottom w:val="single" w:sz="4" w:space="0" w:color="auto"/>
              <w:right w:val="nil"/>
            </w:tcBorders>
            <w:shd w:val="clear" w:color="auto" w:fill="auto"/>
            <w:noWrap/>
            <w:vAlign w:val="bottom"/>
            <w:hideMark/>
          </w:tcPr>
          <w:p w:rsidR="001C6068" w:rsidRPr="00095802" w:rsidRDefault="001C6068" w:rsidP="001C6068">
            <w:pPr>
              <w:spacing w:line="480" w:lineRule="auto"/>
              <w:jc w:val="center"/>
              <w:rPr>
                <w:rFonts w:ascii="Calibri" w:eastAsia="Times New Roman" w:hAnsi="Calibri" w:cs="Times New Roman"/>
                <w:color w:val="000000"/>
                <w:sz w:val="20"/>
                <w:szCs w:val="20"/>
                <w:lang w:eastAsia="en-GB"/>
              </w:rPr>
            </w:pPr>
          </w:p>
        </w:tc>
        <w:tc>
          <w:tcPr>
            <w:tcW w:w="684" w:type="dxa"/>
            <w:tcBorders>
              <w:top w:val="single" w:sz="4" w:space="0" w:color="auto"/>
              <w:left w:val="nil"/>
              <w:bottom w:val="single" w:sz="4" w:space="0" w:color="auto"/>
              <w:right w:val="nil"/>
            </w:tcBorders>
            <w:shd w:val="clear" w:color="auto" w:fill="auto"/>
            <w:noWrap/>
            <w:vAlign w:val="bottom"/>
            <w:hideMark/>
          </w:tcPr>
          <w:p w:rsidR="001C6068" w:rsidRPr="00095802" w:rsidRDefault="001C6068" w:rsidP="001C6068">
            <w:pPr>
              <w:spacing w:line="480" w:lineRule="auto"/>
              <w:jc w:val="center"/>
              <w:rPr>
                <w:rFonts w:ascii="Times New Roman" w:eastAsia="Times New Roman" w:hAnsi="Times New Roman" w:cs="Times New Roman"/>
                <w:sz w:val="20"/>
                <w:szCs w:val="20"/>
                <w:lang w:eastAsia="en-GB"/>
              </w:rPr>
            </w:pPr>
          </w:p>
        </w:tc>
        <w:tc>
          <w:tcPr>
            <w:tcW w:w="937" w:type="dxa"/>
            <w:tcBorders>
              <w:top w:val="single" w:sz="4" w:space="0" w:color="auto"/>
              <w:left w:val="nil"/>
              <w:bottom w:val="single" w:sz="4" w:space="0" w:color="auto"/>
              <w:right w:val="nil"/>
            </w:tcBorders>
            <w:shd w:val="clear" w:color="auto" w:fill="auto"/>
            <w:noWrap/>
            <w:vAlign w:val="bottom"/>
          </w:tcPr>
          <w:p w:rsidR="001C6068" w:rsidRPr="00095802" w:rsidRDefault="001C6068" w:rsidP="001C6068">
            <w:pPr>
              <w:spacing w:line="48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SABAP2 population</w:t>
            </w:r>
          </w:p>
        </w:tc>
        <w:tc>
          <w:tcPr>
            <w:tcW w:w="937" w:type="dxa"/>
            <w:tcBorders>
              <w:top w:val="single" w:sz="4" w:space="0" w:color="auto"/>
              <w:left w:val="nil"/>
              <w:bottom w:val="single" w:sz="4" w:space="0" w:color="auto"/>
              <w:right w:val="nil"/>
            </w:tcBorders>
            <w:shd w:val="clear" w:color="auto" w:fill="auto"/>
            <w:noWrap/>
            <w:vAlign w:val="bottom"/>
          </w:tcPr>
          <w:p w:rsidR="001C6068" w:rsidRPr="00095802" w:rsidRDefault="001C6068" w:rsidP="001C6068">
            <w:pPr>
              <w:spacing w:line="480" w:lineRule="auto"/>
              <w:rPr>
                <w:rFonts w:ascii="Calibri" w:eastAsia="Times New Roman" w:hAnsi="Calibri" w:cs="Times New Roman"/>
                <w:color w:val="000000"/>
                <w:sz w:val="20"/>
                <w:szCs w:val="20"/>
                <w:lang w:eastAsia="en-GB"/>
              </w:rPr>
            </w:pPr>
          </w:p>
        </w:tc>
        <w:tc>
          <w:tcPr>
            <w:tcW w:w="1086" w:type="dxa"/>
            <w:tcBorders>
              <w:top w:val="single" w:sz="4" w:space="0" w:color="auto"/>
              <w:left w:val="nil"/>
              <w:bottom w:val="single" w:sz="4" w:space="0" w:color="auto"/>
              <w:right w:val="nil"/>
            </w:tcBorders>
            <w:shd w:val="clear" w:color="auto" w:fill="auto"/>
            <w:noWrap/>
            <w:vAlign w:val="bottom"/>
          </w:tcPr>
          <w:p w:rsidR="001C6068" w:rsidRPr="00095802" w:rsidRDefault="001C6068" w:rsidP="001C6068">
            <w:pPr>
              <w:spacing w:line="48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Published estimates</w:t>
            </w:r>
          </w:p>
        </w:tc>
        <w:tc>
          <w:tcPr>
            <w:tcW w:w="1040" w:type="dxa"/>
            <w:tcBorders>
              <w:top w:val="single" w:sz="4" w:space="0" w:color="auto"/>
              <w:left w:val="nil"/>
              <w:bottom w:val="single" w:sz="4" w:space="0" w:color="auto"/>
              <w:right w:val="nil"/>
            </w:tcBorders>
            <w:shd w:val="clear" w:color="auto" w:fill="auto"/>
            <w:noWrap/>
            <w:vAlign w:val="bottom"/>
          </w:tcPr>
          <w:p w:rsidR="001C6068" w:rsidRPr="00095802" w:rsidRDefault="001C6068" w:rsidP="001C6068">
            <w:pPr>
              <w:spacing w:line="480" w:lineRule="auto"/>
              <w:rPr>
                <w:rFonts w:ascii="Calibri" w:eastAsia="Times New Roman" w:hAnsi="Calibri" w:cs="Times New Roman"/>
                <w:color w:val="000000"/>
                <w:sz w:val="20"/>
                <w:szCs w:val="20"/>
                <w:lang w:eastAsia="en-GB"/>
              </w:rPr>
            </w:pPr>
          </w:p>
        </w:tc>
      </w:tr>
      <w:tr w:rsidR="004753D6" w:rsidRPr="00095802" w:rsidTr="001C6068">
        <w:trPr>
          <w:trHeight w:val="288"/>
        </w:trPr>
        <w:tc>
          <w:tcPr>
            <w:tcW w:w="2320" w:type="dxa"/>
            <w:tcBorders>
              <w:top w:val="single" w:sz="4" w:space="0" w:color="auto"/>
              <w:left w:val="nil"/>
              <w:bottom w:val="nil"/>
              <w:right w:val="nil"/>
            </w:tcBorders>
            <w:shd w:val="clear" w:color="auto" w:fill="auto"/>
            <w:noWrap/>
            <w:vAlign w:val="bottom"/>
            <w:hideMark/>
          </w:tcPr>
          <w:p w:rsidR="004753D6" w:rsidRDefault="004753D6" w:rsidP="004E6120">
            <w:pPr>
              <w:spacing w:line="480" w:lineRule="auto"/>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Botha’s Lark</w:t>
            </w:r>
          </w:p>
          <w:p w:rsidR="005C19FF" w:rsidRPr="005C19FF" w:rsidRDefault="005C19FF" w:rsidP="004E6120">
            <w:pPr>
              <w:spacing w:line="480" w:lineRule="auto"/>
              <w:rPr>
                <w:rFonts w:ascii="Calibri" w:eastAsia="Times New Roman" w:hAnsi="Calibri" w:cs="Times New Roman"/>
                <w:i/>
                <w:color w:val="000000"/>
                <w:sz w:val="20"/>
                <w:szCs w:val="20"/>
                <w:lang w:eastAsia="en-GB"/>
              </w:rPr>
            </w:pPr>
            <w:proofErr w:type="spellStart"/>
            <w:r w:rsidRPr="005C19FF">
              <w:rPr>
                <w:rFonts w:ascii="Calibri" w:eastAsia="Times New Roman" w:hAnsi="Calibri" w:cs="Times New Roman"/>
                <w:i/>
                <w:color w:val="000000"/>
                <w:sz w:val="20"/>
                <w:szCs w:val="20"/>
                <w:lang w:eastAsia="en-GB"/>
              </w:rPr>
              <w:t>Spizocorys</w:t>
            </w:r>
            <w:proofErr w:type="spellEnd"/>
            <w:r w:rsidRPr="005C19FF">
              <w:rPr>
                <w:rFonts w:ascii="Calibri" w:eastAsia="Times New Roman" w:hAnsi="Calibri" w:cs="Times New Roman"/>
                <w:i/>
                <w:color w:val="000000"/>
                <w:sz w:val="20"/>
                <w:szCs w:val="20"/>
                <w:lang w:eastAsia="en-GB"/>
              </w:rPr>
              <w:t xml:space="preserve"> </w:t>
            </w:r>
            <w:proofErr w:type="spellStart"/>
            <w:r w:rsidRPr="005C19FF">
              <w:rPr>
                <w:rFonts w:ascii="Calibri" w:eastAsia="Times New Roman" w:hAnsi="Calibri" w:cs="Times New Roman"/>
                <w:i/>
                <w:color w:val="000000"/>
                <w:sz w:val="20"/>
                <w:szCs w:val="20"/>
                <w:lang w:eastAsia="en-GB"/>
              </w:rPr>
              <w:t>fringillaris</w:t>
            </w:r>
            <w:proofErr w:type="spellEnd"/>
          </w:p>
        </w:tc>
        <w:tc>
          <w:tcPr>
            <w:tcW w:w="700" w:type="dxa"/>
            <w:tcBorders>
              <w:top w:val="single" w:sz="4" w:space="0" w:color="auto"/>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9</w:t>
            </w:r>
          </w:p>
        </w:tc>
        <w:tc>
          <w:tcPr>
            <w:tcW w:w="872" w:type="dxa"/>
            <w:tcBorders>
              <w:top w:val="single" w:sz="4" w:space="0" w:color="auto"/>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4</w:t>
            </w:r>
          </w:p>
        </w:tc>
        <w:tc>
          <w:tcPr>
            <w:tcW w:w="760" w:type="dxa"/>
            <w:tcBorders>
              <w:top w:val="single" w:sz="4" w:space="0" w:color="auto"/>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9.1</w:t>
            </w:r>
          </w:p>
        </w:tc>
        <w:tc>
          <w:tcPr>
            <w:tcW w:w="600" w:type="dxa"/>
            <w:tcBorders>
              <w:top w:val="single" w:sz="4" w:space="0" w:color="auto"/>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4.7</w:t>
            </w:r>
          </w:p>
        </w:tc>
        <w:tc>
          <w:tcPr>
            <w:tcW w:w="600" w:type="dxa"/>
            <w:tcBorders>
              <w:top w:val="single" w:sz="4" w:space="0" w:color="auto"/>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6.2</w:t>
            </w:r>
          </w:p>
        </w:tc>
        <w:tc>
          <w:tcPr>
            <w:tcW w:w="600" w:type="dxa"/>
            <w:tcBorders>
              <w:top w:val="single" w:sz="4" w:space="0" w:color="auto"/>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42.1</w:t>
            </w:r>
          </w:p>
        </w:tc>
        <w:tc>
          <w:tcPr>
            <w:tcW w:w="1606" w:type="dxa"/>
            <w:tcBorders>
              <w:top w:val="single" w:sz="4" w:space="0" w:color="auto"/>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Grassland</w:t>
            </w:r>
          </w:p>
        </w:tc>
        <w:tc>
          <w:tcPr>
            <w:tcW w:w="721" w:type="dxa"/>
            <w:tcBorders>
              <w:top w:val="single" w:sz="4" w:space="0" w:color="auto"/>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EN</w:t>
            </w:r>
          </w:p>
        </w:tc>
        <w:tc>
          <w:tcPr>
            <w:tcW w:w="1118" w:type="dxa"/>
            <w:tcBorders>
              <w:top w:val="single" w:sz="4" w:space="0" w:color="auto"/>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p>
        </w:tc>
        <w:tc>
          <w:tcPr>
            <w:tcW w:w="684" w:type="dxa"/>
            <w:tcBorders>
              <w:top w:val="single" w:sz="4" w:space="0" w:color="auto"/>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Times New Roman" w:eastAsia="Times New Roman" w:hAnsi="Times New Roman" w:cs="Times New Roman"/>
                <w:sz w:val="20"/>
                <w:szCs w:val="20"/>
                <w:lang w:eastAsia="en-GB"/>
              </w:rPr>
            </w:pPr>
          </w:p>
        </w:tc>
        <w:tc>
          <w:tcPr>
            <w:tcW w:w="937" w:type="dxa"/>
            <w:tcBorders>
              <w:top w:val="single" w:sz="4" w:space="0" w:color="auto"/>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6</w:t>
            </w:r>
          </w:p>
        </w:tc>
        <w:tc>
          <w:tcPr>
            <w:tcW w:w="937" w:type="dxa"/>
            <w:tcBorders>
              <w:top w:val="single" w:sz="4" w:space="0" w:color="auto"/>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4</w:t>
            </w:r>
          </w:p>
        </w:tc>
        <w:tc>
          <w:tcPr>
            <w:tcW w:w="1086" w:type="dxa"/>
            <w:tcBorders>
              <w:top w:val="single" w:sz="4" w:space="0" w:color="auto"/>
              <w:left w:val="single" w:sz="4" w:space="0" w:color="auto"/>
              <w:bottom w:val="nil"/>
              <w:right w:val="nil"/>
            </w:tcBorders>
            <w:shd w:val="clear" w:color="auto" w:fill="auto"/>
            <w:noWrap/>
            <w:vAlign w:val="bottom"/>
            <w:hideMark/>
          </w:tcPr>
          <w:p w:rsidR="004753D6" w:rsidRPr="00095802" w:rsidRDefault="00D11088"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5</w:t>
            </w:r>
          </w:p>
        </w:tc>
        <w:tc>
          <w:tcPr>
            <w:tcW w:w="1040" w:type="dxa"/>
            <w:tcBorders>
              <w:top w:val="single" w:sz="4" w:space="0" w:color="auto"/>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5</w:t>
            </w:r>
          </w:p>
        </w:tc>
      </w:tr>
      <w:tr w:rsidR="004753D6" w:rsidRPr="00095802" w:rsidTr="001C6068">
        <w:trPr>
          <w:trHeight w:val="288"/>
        </w:trPr>
        <w:tc>
          <w:tcPr>
            <w:tcW w:w="2320" w:type="dxa"/>
            <w:tcBorders>
              <w:top w:val="nil"/>
              <w:left w:val="nil"/>
              <w:bottom w:val="nil"/>
              <w:right w:val="nil"/>
            </w:tcBorders>
            <w:shd w:val="clear" w:color="auto" w:fill="auto"/>
            <w:noWrap/>
            <w:vAlign w:val="bottom"/>
            <w:hideMark/>
          </w:tcPr>
          <w:p w:rsidR="004753D6" w:rsidRDefault="004753D6" w:rsidP="004E6120">
            <w:pPr>
              <w:spacing w:line="480" w:lineRule="auto"/>
              <w:rPr>
                <w:rFonts w:ascii="Calibri" w:eastAsia="Times New Roman" w:hAnsi="Calibri" w:cs="Times New Roman"/>
                <w:color w:val="000000"/>
                <w:sz w:val="20"/>
                <w:szCs w:val="20"/>
                <w:lang w:eastAsia="en-GB"/>
              </w:rPr>
            </w:pPr>
            <w:proofErr w:type="spellStart"/>
            <w:r w:rsidRPr="00095802">
              <w:rPr>
                <w:rFonts w:ascii="Calibri" w:eastAsia="Times New Roman" w:hAnsi="Calibri" w:cs="Times New Roman"/>
                <w:color w:val="000000"/>
                <w:sz w:val="20"/>
                <w:szCs w:val="20"/>
                <w:lang w:eastAsia="en-GB"/>
              </w:rPr>
              <w:t>Knysna</w:t>
            </w:r>
            <w:proofErr w:type="spellEnd"/>
            <w:r w:rsidRPr="00095802">
              <w:rPr>
                <w:rFonts w:ascii="Calibri" w:eastAsia="Times New Roman" w:hAnsi="Calibri" w:cs="Times New Roman"/>
                <w:color w:val="000000"/>
                <w:sz w:val="20"/>
                <w:szCs w:val="20"/>
                <w:lang w:eastAsia="en-GB"/>
              </w:rPr>
              <w:t xml:space="preserve"> Warbler</w:t>
            </w:r>
          </w:p>
          <w:p w:rsidR="005C19FF" w:rsidRPr="005C19FF" w:rsidRDefault="005C19FF" w:rsidP="004E6120">
            <w:pPr>
              <w:spacing w:line="480" w:lineRule="auto"/>
              <w:rPr>
                <w:rFonts w:ascii="Calibri" w:eastAsia="Times New Roman" w:hAnsi="Calibri" w:cs="Times New Roman"/>
                <w:i/>
                <w:color w:val="000000"/>
                <w:sz w:val="20"/>
                <w:szCs w:val="20"/>
                <w:lang w:eastAsia="en-GB"/>
              </w:rPr>
            </w:pPr>
            <w:proofErr w:type="spellStart"/>
            <w:r w:rsidRPr="005C19FF">
              <w:rPr>
                <w:rFonts w:ascii="Calibri" w:eastAsia="Times New Roman" w:hAnsi="Calibri" w:cs="Times New Roman"/>
                <w:i/>
                <w:color w:val="000000"/>
                <w:sz w:val="20"/>
                <w:szCs w:val="20"/>
                <w:lang w:eastAsia="en-GB"/>
              </w:rPr>
              <w:t>Bradypterus</w:t>
            </w:r>
            <w:proofErr w:type="spellEnd"/>
            <w:r w:rsidRPr="005C19FF">
              <w:rPr>
                <w:rFonts w:ascii="Calibri" w:eastAsia="Times New Roman" w:hAnsi="Calibri" w:cs="Times New Roman"/>
                <w:i/>
                <w:color w:val="000000"/>
                <w:sz w:val="20"/>
                <w:szCs w:val="20"/>
                <w:lang w:eastAsia="en-GB"/>
              </w:rPr>
              <w:t xml:space="preserve"> </w:t>
            </w:r>
            <w:proofErr w:type="spellStart"/>
            <w:r w:rsidRPr="005C19FF">
              <w:rPr>
                <w:rFonts w:ascii="Calibri" w:eastAsia="Times New Roman" w:hAnsi="Calibri" w:cs="Times New Roman"/>
                <w:i/>
                <w:color w:val="000000"/>
                <w:sz w:val="20"/>
                <w:szCs w:val="20"/>
                <w:lang w:eastAsia="en-GB"/>
              </w:rPr>
              <w:t>sylvaticus</w:t>
            </w:r>
            <w:proofErr w:type="spellEnd"/>
          </w:p>
        </w:tc>
        <w:tc>
          <w:tcPr>
            <w:tcW w:w="7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1</w:t>
            </w:r>
          </w:p>
        </w:tc>
        <w:tc>
          <w:tcPr>
            <w:tcW w:w="872"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86</w:t>
            </w:r>
          </w:p>
        </w:tc>
        <w:tc>
          <w:tcPr>
            <w:tcW w:w="760"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2.3</w:t>
            </w:r>
          </w:p>
        </w:tc>
        <w:tc>
          <w:tcPr>
            <w:tcW w:w="6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1.6</w:t>
            </w:r>
          </w:p>
        </w:tc>
        <w:tc>
          <w:tcPr>
            <w:tcW w:w="6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9.9</w:t>
            </w:r>
          </w:p>
        </w:tc>
        <w:tc>
          <w:tcPr>
            <w:tcW w:w="600"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4.8</w:t>
            </w:r>
          </w:p>
        </w:tc>
        <w:tc>
          <w:tcPr>
            <w:tcW w:w="1606"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Forest</w:t>
            </w:r>
          </w:p>
        </w:tc>
        <w:tc>
          <w:tcPr>
            <w:tcW w:w="721"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VU</w:t>
            </w:r>
          </w:p>
        </w:tc>
        <w:tc>
          <w:tcPr>
            <w:tcW w:w="1118"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p>
        </w:tc>
        <w:tc>
          <w:tcPr>
            <w:tcW w:w="684"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Times New Roman" w:eastAsia="Times New Roman" w:hAnsi="Times New Roman" w:cs="Times New Roman"/>
                <w:sz w:val="20"/>
                <w:szCs w:val="20"/>
                <w:lang w:eastAsia="en-GB"/>
              </w:rPr>
            </w:pPr>
          </w:p>
        </w:tc>
        <w:tc>
          <w:tcPr>
            <w:tcW w:w="937"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1</w:t>
            </w:r>
          </w:p>
        </w:tc>
        <w:tc>
          <w:tcPr>
            <w:tcW w:w="937"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9</w:t>
            </w:r>
          </w:p>
        </w:tc>
        <w:tc>
          <w:tcPr>
            <w:tcW w:w="1086"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w:t>
            </w:r>
            <w:r w:rsidR="00D11088" w:rsidRPr="00095802">
              <w:rPr>
                <w:rFonts w:ascii="Calibri" w:eastAsia="Times New Roman" w:hAnsi="Calibri" w:cs="Times New Roman"/>
                <w:color w:val="000000"/>
                <w:sz w:val="20"/>
                <w:szCs w:val="20"/>
                <w:lang w:eastAsia="en-GB"/>
              </w:rPr>
              <w:t>.5</w:t>
            </w:r>
          </w:p>
        </w:tc>
        <w:tc>
          <w:tcPr>
            <w:tcW w:w="1040"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5</w:t>
            </w:r>
          </w:p>
        </w:tc>
      </w:tr>
      <w:tr w:rsidR="004753D6" w:rsidRPr="00095802" w:rsidTr="001C6068">
        <w:trPr>
          <w:trHeight w:val="288"/>
        </w:trPr>
        <w:tc>
          <w:tcPr>
            <w:tcW w:w="2320" w:type="dxa"/>
            <w:tcBorders>
              <w:top w:val="nil"/>
              <w:left w:val="nil"/>
              <w:bottom w:val="nil"/>
              <w:right w:val="nil"/>
            </w:tcBorders>
            <w:shd w:val="clear" w:color="auto" w:fill="auto"/>
            <w:noWrap/>
            <w:vAlign w:val="bottom"/>
            <w:hideMark/>
          </w:tcPr>
          <w:p w:rsidR="004753D6" w:rsidRDefault="004753D6" w:rsidP="004E6120">
            <w:pPr>
              <w:spacing w:line="480" w:lineRule="auto"/>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Yellow-breasted Pipit</w:t>
            </w:r>
          </w:p>
          <w:p w:rsidR="005C19FF" w:rsidRPr="005C19FF" w:rsidRDefault="005C19FF" w:rsidP="004E6120">
            <w:pPr>
              <w:spacing w:line="480" w:lineRule="auto"/>
              <w:rPr>
                <w:rFonts w:ascii="Calibri" w:eastAsia="Times New Roman" w:hAnsi="Calibri" w:cs="Times New Roman"/>
                <w:i/>
                <w:color w:val="000000"/>
                <w:sz w:val="20"/>
                <w:szCs w:val="20"/>
                <w:lang w:eastAsia="en-GB"/>
              </w:rPr>
            </w:pPr>
            <w:proofErr w:type="spellStart"/>
            <w:r w:rsidRPr="005C19FF">
              <w:rPr>
                <w:rFonts w:ascii="Calibri" w:eastAsia="Times New Roman" w:hAnsi="Calibri" w:cs="Times New Roman"/>
                <w:i/>
                <w:color w:val="000000"/>
                <w:sz w:val="20"/>
                <w:szCs w:val="20"/>
                <w:lang w:eastAsia="en-GB"/>
              </w:rPr>
              <w:t>Anthus</w:t>
            </w:r>
            <w:proofErr w:type="spellEnd"/>
            <w:r w:rsidRPr="005C19FF">
              <w:rPr>
                <w:rFonts w:ascii="Calibri" w:eastAsia="Times New Roman" w:hAnsi="Calibri" w:cs="Times New Roman"/>
                <w:i/>
                <w:color w:val="000000"/>
                <w:sz w:val="20"/>
                <w:szCs w:val="20"/>
                <w:lang w:eastAsia="en-GB"/>
              </w:rPr>
              <w:t xml:space="preserve"> </w:t>
            </w:r>
            <w:proofErr w:type="spellStart"/>
            <w:r w:rsidRPr="005C19FF">
              <w:rPr>
                <w:rFonts w:ascii="Calibri" w:eastAsia="Times New Roman" w:hAnsi="Calibri" w:cs="Times New Roman"/>
                <w:i/>
                <w:color w:val="000000"/>
                <w:sz w:val="20"/>
                <w:szCs w:val="20"/>
                <w:lang w:eastAsia="en-GB"/>
              </w:rPr>
              <w:t>chloris</w:t>
            </w:r>
            <w:proofErr w:type="spellEnd"/>
          </w:p>
        </w:tc>
        <w:tc>
          <w:tcPr>
            <w:tcW w:w="7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5</w:t>
            </w:r>
          </w:p>
        </w:tc>
        <w:tc>
          <w:tcPr>
            <w:tcW w:w="872"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65</w:t>
            </w:r>
          </w:p>
        </w:tc>
        <w:tc>
          <w:tcPr>
            <w:tcW w:w="760"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6.5</w:t>
            </w:r>
          </w:p>
        </w:tc>
        <w:tc>
          <w:tcPr>
            <w:tcW w:w="6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4.8</w:t>
            </w:r>
          </w:p>
        </w:tc>
        <w:tc>
          <w:tcPr>
            <w:tcW w:w="6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0.5</w:t>
            </w:r>
          </w:p>
        </w:tc>
        <w:tc>
          <w:tcPr>
            <w:tcW w:w="600"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2.5</w:t>
            </w:r>
          </w:p>
        </w:tc>
        <w:tc>
          <w:tcPr>
            <w:tcW w:w="1606"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Grassland</w:t>
            </w:r>
          </w:p>
        </w:tc>
        <w:tc>
          <w:tcPr>
            <w:tcW w:w="721"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VU</w:t>
            </w:r>
          </w:p>
        </w:tc>
        <w:tc>
          <w:tcPr>
            <w:tcW w:w="1118"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p>
        </w:tc>
        <w:tc>
          <w:tcPr>
            <w:tcW w:w="684"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Times New Roman" w:eastAsia="Times New Roman" w:hAnsi="Times New Roman" w:cs="Times New Roman"/>
                <w:sz w:val="20"/>
                <w:szCs w:val="20"/>
                <w:lang w:eastAsia="en-GB"/>
              </w:rPr>
            </w:pPr>
          </w:p>
        </w:tc>
        <w:tc>
          <w:tcPr>
            <w:tcW w:w="937"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1</w:t>
            </w:r>
          </w:p>
        </w:tc>
        <w:tc>
          <w:tcPr>
            <w:tcW w:w="937"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43</w:t>
            </w:r>
          </w:p>
        </w:tc>
        <w:tc>
          <w:tcPr>
            <w:tcW w:w="1086"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w:t>
            </w:r>
            <w:r w:rsidR="00D11088" w:rsidRPr="00095802">
              <w:rPr>
                <w:rFonts w:ascii="Calibri" w:eastAsia="Times New Roman" w:hAnsi="Calibri" w:cs="Times New Roman"/>
                <w:color w:val="000000"/>
                <w:sz w:val="20"/>
                <w:szCs w:val="20"/>
                <w:lang w:eastAsia="en-GB"/>
              </w:rPr>
              <w:t>.5</w:t>
            </w:r>
          </w:p>
        </w:tc>
        <w:tc>
          <w:tcPr>
            <w:tcW w:w="1040" w:type="dxa"/>
            <w:tcBorders>
              <w:top w:val="nil"/>
              <w:left w:val="nil"/>
              <w:bottom w:val="nil"/>
              <w:right w:val="single" w:sz="4" w:space="0" w:color="auto"/>
            </w:tcBorders>
            <w:shd w:val="clear" w:color="auto" w:fill="auto"/>
            <w:noWrap/>
            <w:vAlign w:val="bottom"/>
            <w:hideMark/>
          </w:tcPr>
          <w:p w:rsidR="004753D6" w:rsidRPr="00095802" w:rsidRDefault="00D11088"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6.5</w:t>
            </w:r>
          </w:p>
        </w:tc>
      </w:tr>
      <w:tr w:rsidR="004753D6" w:rsidRPr="00095802" w:rsidTr="001C6068">
        <w:trPr>
          <w:trHeight w:val="288"/>
        </w:trPr>
        <w:tc>
          <w:tcPr>
            <w:tcW w:w="2320" w:type="dxa"/>
            <w:tcBorders>
              <w:top w:val="nil"/>
              <w:left w:val="nil"/>
              <w:bottom w:val="nil"/>
              <w:right w:val="nil"/>
            </w:tcBorders>
            <w:shd w:val="clear" w:color="auto" w:fill="auto"/>
            <w:noWrap/>
            <w:vAlign w:val="bottom"/>
            <w:hideMark/>
          </w:tcPr>
          <w:p w:rsidR="004753D6" w:rsidRDefault="004753D6" w:rsidP="004E6120">
            <w:pPr>
              <w:spacing w:line="480" w:lineRule="auto"/>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Rudd’s Lark</w:t>
            </w:r>
          </w:p>
          <w:p w:rsidR="005C19FF" w:rsidRPr="005C19FF" w:rsidRDefault="005C19FF" w:rsidP="004E6120">
            <w:pPr>
              <w:spacing w:line="480" w:lineRule="auto"/>
              <w:rPr>
                <w:rFonts w:ascii="Calibri" w:eastAsia="Times New Roman" w:hAnsi="Calibri" w:cs="Times New Roman"/>
                <w:i/>
                <w:color w:val="000000"/>
                <w:sz w:val="20"/>
                <w:szCs w:val="20"/>
                <w:lang w:eastAsia="en-GB"/>
              </w:rPr>
            </w:pPr>
            <w:proofErr w:type="spellStart"/>
            <w:r w:rsidRPr="005C19FF">
              <w:rPr>
                <w:rFonts w:ascii="Calibri" w:eastAsia="Times New Roman" w:hAnsi="Calibri" w:cs="Times New Roman"/>
                <w:i/>
                <w:color w:val="000000"/>
                <w:sz w:val="20"/>
                <w:szCs w:val="20"/>
                <w:lang w:eastAsia="en-GB"/>
              </w:rPr>
              <w:t>Heteromirafra</w:t>
            </w:r>
            <w:proofErr w:type="spellEnd"/>
            <w:r w:rsidRPr="005C19FF">
              <w:rPr>
                <w:rFonts w:ascii="Calibri" w:eastAsia="Times New Roman" w:hAnsi="Calibri" w:cs="Times New Roman"/>
                <w:i/>
                <w:color w:val="000000"/>
                <w:sz w:val="20"/>
                <w:szCs w:val="20"/>
                <w:lang w:eastAsia="en-GB"/>
              </w:rPr>
              <w:t xml:space="preserve"> </w:t>
            </w:r>
            <w:proofErr w:type="spellStart"/>
            <w:r w:rsidRPr="005C19FF">
              <w:rPr>
                <w:rFonts w:ascii="Calibri" w:eastAsia="Times New Roman" w:hAnsi="Calibri" w:cs="Times New Roman"/>
                <w:i/>
                <w:color w:val="000000"/>
                <w:sz w:val="20"/>
                <w:szCs w:val="20"/>
                <w:lang w:eastAsia="en-GB"/>
              </w:rPr>
              <w:t>ruddi</w:t>
            </w:r>
            <w:proofErr w:type="spellEnd"/>
          </w:p>
        </w:tc>
        <w:tc>
          <w:tcPr>
            <w:tcW w:w="7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6</w:t>
            </w:r>
          </w:p>
        </w:tc>
        <w:tc>
          <w:tcPr>
            <w:tcW w:w="872"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3</w:t>
            </w:r>
          </w:p>
        </w:tc>
        <w:tc>
          <w:tcPr>
            <w:tcW w:w="760"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1.0</w:t>
            </w:r>
          </w:p>
        </w:tc>
        <w:tc>
          <w:tcPr>
            <w:tcW w:w="6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2.9</w:t>
            </w:r>
          </w:p>
        </w:tc>
        <w:tc>
          <w:tcPr>
            <w:tcW w:w="6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8.6</w:t>
            </w:r>
          </w:p>
        </w:tc>
        <w:tc>
          <w:tcPr>
            <w:tcW w:w="600"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43.5</w:t>
            </w:r>
          </w:p>
        </w:tc>
        <w:tc>
          <w:tcPr>
            <w:tcW w:w="1606"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Grassland</w:t>
            </w:r>
          </w:p>
        </w:tc>
        <w:tc>
          <w:tcPr>
            <w:tcW w:w="721"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EN</w:t>
            </w:r>
          </w:p>
        </w:tc>
        <w:tc>
          <w:tcPr>
            <w:tcW w:w="1118"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p>
        </w:tc>
        <w:tc>
          <w:tcPr>
            <w:tcW w:w="684"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Times New Roman" w:eastAsia="Times New Roman" w:hAnsi="Times New Roman" w:cs="Times New Roman"/>
                <w:sz w:val="20"/>
                <w:szCs w:val="20"/>
                <w:lang w:eastAsia="en-GB"/>
              </w:rPr>
            </w:pPr>
          </w:p>
        </w:tc>
        <w:tc>
          <w:tcPr>
            <w:tcW w:w="937"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5</w:t>
            </w:r>
          </w:p>
        </w:tc>
        <w:tc>
          <w:tcPr>
            <w:tcW w:w="937"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1</w:t>
            </w:r>
          </w:p>
        </w:tc>
        <w:tc>
          <w:tcPr>
            <w:tcW w:w="1086" w:type="dxa"/>
            <w:tcBorders>
              <w:top w:val="nil"/>
              <w:left w:val="single" w:sz="4" w:space="0" w:color="auto"/>
              <w:bottom w:val="nil"/>
              <w:right w:val="nil"/>
            </w:tcBorders>
            <w:shd w:val="clear" w:color="auto" w:fill="auto"/>
            <w:noWrap/>
            <w:vAlign w:val="bottom"/>
            <w:hideMark/>
          </w:tcPr>
          <w:p w:rsidR="004753D6" w:rsidRPr="00095802" w:rsidRDefault="00D11088"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5</w:t>
            </w:r>
          </w:p>
        </w:tc>
        <w:tc>
          <w:tcPr>
            <w:tcW w:w="1040"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5</w:t>
            </w:r>
          </w:p>
        </w:tc>
      </w:tr>
      <w:tr w:rsidR="004753D6" w:rsidRPr="00095802" w:rsidTr="001C6068">
        <w:trPr>
          <w:trHeight w:val="288"/>
        </w:trPr>
        <w:tc>
          <w:tcPr>
            <w:tcW w:w="2320" w:type="dxa"/>
            <w:tcBorders>
              <w:top w:val="nil"/>
              <w:left w:val="nil"/>
              <w:bottom w:val="nil"/>
              <w:right w:val="nil"/>
            </w:tcBorders>
            <w:shd w:val="clear" w:color="auto" w:fill="auto"/>
            <w:noWrap/>
            <w:vAlign w:val="bottom"/>
            <w:hideMark/>
          </w:tcPr>
          <w:p w:rsidR="004753D6" w:rsidRDefault="004753D6" w:rsidP="004E6120">
            <w:pPr>
              <w:spacing w:line="480" w:lineRule="auto"/>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Bush Blackcap</w:t>
            </w:r>
          </w:p>
          <w:p w:rsidR="005C19FF" w:rsidRPr="005C19FF" w:rsidRDefault="005C19FF" w:rsidP="004E6120">
            <w:pPr>
              <w:spacing w:line="480" w:lineRule="auto"/>
              <w:rPr>
                <w:rFonts w:ascii="Calibri" w:eastAsia="Times New Roman" w:hAnsi="Calibri" w:cs="Times New Roman"/>
                <w:i/>
                <w:color w:val="000000"/>
                <w:sz w:val="20"/>
                <w:szCs w:val="20"/>
                <w:lang w:eastAsia="en-GB"/>
              </w:rPr>
            </w:pPr>
            <w:proofErr w:type="spellStart"/>
            <w:r w:rsidRPr="005C19FF">
              <w:rPr>
                <w:rFonts w:ascii="Calibri" w:eastAsia="Times New Roman" w:hAnsi="Calibri" w:cs="Times New Roman"/>
                <w:i/>
                <w:color w:val="000000"/>
                <w:sz w:val="20"/>
                <w:szCs w:val="20"/>
                <w:lang w:eastAsia="en-GB"/>
              </w:rPr>
              <w:t>Lioptilus</w:t>
            </w:r>
            <w:proofErr w:type="spellEnd"/>
            <w:r w:rsidRPr="005C19FF">
              <w:rPr>
                <w:rFonts w:ascii="Calibri" w:eastAsia="Times New Roman" w:hAnsi="Calibri" w:cs="Times New Roman"/>
                <w:i/>
                <w:color w:val="000000"/>
                <w:sz w:val="20"/>
                <w:szCs w:val="20"/>
                <w:lang w:eastAsia="en-GB"/>
              </w:rPr>
              <w:t xml:space="preserve"> </w:t>
            </w:r>
            <w:proofErr w:type="spellStart"/>
            <w:r w:rsidRPr="005C19FF">
              <w:rPr>
                <w:rFonts w:ascii="Calibri" w:eastAsia="Times New Roman" w:hAnsi="Calibri" w:cs="Times New Roman"/>
                <w:i/>
                <w:color w:val="000000"/>
                <w:sz w:val="20"/>
                <w:szCs w:val="20"/>
                <w:lang w:eastAsia="en-GB"/>
              </w:rPr>
              <w:t>nigricapillus</w:t>
            </w:r>
            <w:proofErr w:type="spellEnd"/>
          </w:p>
        </w:tc>
        <w:tc>
          <w:tcPr>
            <w:tcW w:w="7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1</w:t>
            </w:r>
          </w:p>
        </w:tc>
        <w:tc>
          <w:tcPr>
            <w:tcW w:w="872"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34</w:t>
            </w:r>
          </w:p>
        </w:tc>
        <w:tc>
          <w:tcPr>
            <w:tcW w:w="760"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2.7</w:t>
            </w:r>
          </w:p>
        </w:tc>
        <w:tc>
          <w:tcPr>
            <w:tcW w:w="6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4.2</w:t>
            </w:r>
          </w:p>
        </w:tc>
        <w:tc>
          <w:tcPr>
            <w:tcW w:w="6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8.6</w:t>
            </w:r>
          </w:p>
        </w:tc>
        <w:tc>
          <w:tcPr>
            <w:tcW w:w="600"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6.8</w:t>
            </w:r>
          </w:p>
        </w:tc>
        <w:tc>
          <w:tcPr>
            <w:tcW w:w="1606"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Grassland/Forest</w:t>
            </w:r>
          </w:p>
        </w:tc>
        <w:tc>
          <w:tcPr>
            <w:tcW w:w="721"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VU</w:t>
            </w:r>
          </w:p>
        </w:tc>
        <w:tc>
          <w:tcPr>
            <w:tcW w:w="1118"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p>
        </w:tc>
        <w:tc>
          <w:tcPr>
            <w:tcW w:w="684"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Times New Roman" w:eastAsia="Times New Roman" w:hAnsi="Times New Roman" w:cs="Times New Roman"/>
                <w:sz w:val="20"/>
                <w:szCs w:val="20"/>
                <w:lang w:eastAsia="en-GB"/>
              </w:rPr>
            </w:pPr>
          </w:p>
        </w:tc>
        <w:tc>
          <w:tcPr>
            <w:tcW w:w="937"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55</w:t>
            </w:r>
          </w:p>
        </w:tc>
        <w:tc>
          <w:tcPr>
            <w:tcW w:w="937"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68</w:t>
            </w:r>
          </w:p>
        </w:tc>
        <w:tc>
          <w:tcPr>
            <w:tcW w:w="1086" w:type="dxa"/>
            <w:tcBorders>
              <w:top w:val="nil"/>
              <w:left w:val="single" w:sz="4" w:space="0" w:color="auto"/>
              <w:bottom w:val="nil"/>
              <w:right w:val="nil"/>
            </w:tcBorders>
            <w:shd w:val="clear" w:color="auto" w:fill="auto"/>
            <w:noWrap/>
            <w:vAlign w:val="bottom"/>
            <w:hideMark/>
          </w:tcPr>
          <w:p w:rsidR="004753D6" w:rsidRPr="00095802" w:rsidRDefault="00D11088"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5</w:t>
            </w:r>
          </w:p>
        </w:tc>
        <w:tc>
          <w:tcPr>
            <w:tcW w:w="1040"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5</w:t>
            </w:r>
          </w:p>
        </w:tc>
      </w:tr>
      <w:tr w:rsidR="004753D6" w:rsidRPr="00095802" w:rsidTr="001C6068">
        <w:trPr>
          <w:trHeight w:val="288"/>
        </w:trPr>
        <w:tc>
          <w:tcPr>
            <w:tcW w:w="2320" w:type="dxa"/>
            <w:tcBorders>
              <w:top w:val="nil"/>
              <w:left w:val="nil"/>
              <w:bottom w:val="nil"/>
              <w:right w:val="nil"/>
            </w:tcBorders>
            <w:shd w:val="clear" w:color="auto" w:fill="auto"/>
            <w:noWrap/>
            <w:vAlign w:val="bottom"/>
            <w:hideMark/>
          </w:tcPr>
          <w:p w:rsidR="004753D6" w:rsidRDefault="004753D6" w:rsidP="004E6120">
            <w:pPr>
              <w:spacing w:line="480" w:lineRule="auto"/>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Red Lark</w:t>
            </w:r>
          </w:p>
          <w:p w:rsidR="00815283" w:rsidRPr="00815283" w:rsidRDefault="00815283" w:rsidP="004E6120">
            <w:pPr>
              <w:spacing w:line="480" w:lineRule="auto"/>
              <w:rPr>
                <w:rFonts w:ascii="Calibri" w:eastAsia="Times New Roman" w:hAnsi="Calibri" w:cs="Times New Roman"/>
                <w:i/>
                <w:color w:val="000000"/>
                <w:sz w:val="20"/>
                <w:szCs w:val="20"/>
                <w:lang w:eastAsia="en-GB"/>
              </w:rPr>
            </w:pPr>
            <w:proofErr w:type="spellStart"/>
            <w:r w:rsidRPr="00815283">
              <w:rPr>
                <w:rFonts w:ascii="Calibri" w:eastAsia="Times New Roman" w:hAnsi="Calibri" w:cs="Times New Roman"/>
                <w:i/>
                <w:color w:val="000000"/>
                <w:sz w:val="20"/>
                <w:szCs w:val="20"/>
                <w:lang w:eastAsia="en-GB"/>
              </w:rPr>
              <w:t>Calendulauda</w:t>
            </w:r>
            <w:proofErr w:type="spellEnd"/>
            <w:r w:rsidRPr="00815283">
              <w:rPr>
                <w:rFonts w:ascii="Calibri" w:eastAsia="Times New Roman" w:hAnsi="Calibri" w:cs="Times New Roman"/>
                <w:i/>
                <w:color w:val="000000"/>
                <w:sz w:val="20"/>
                <w:szCs w:val="20"/>
                <w:lang w:eastAsia="en-GB"/>
              </w:rPr>
              <w:t xml:space="preserve"> </w:t>
            </w:r>
            <w:proofErr w:type="spellStart"/>
            <w:r w:rsidRPr="00815283">
              <w:rPr>
                <w:rFonts w:ascii="Calibri" w:eastAsia="Times New Roman" w:hAnsi="Calibri" w:cs="Times New Roman"/>
                <w:i/>
                <w:color w:val="000000"/>
                <w:sz w:val="20"/>
                <w:szCs w:val="20"/>
                <w:lang w:eastAsia="en-GB"/>
              </w:rPr>
              <w:t>burra</w:t>
            </w:r>
            <w:proofErr w:type="spellEnd"/>
          </w:p>
        </w:tc>
        <w:tc>
          <w:tcPr>
            <w:tcW w:w="7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7</w:t>
            </w:r>
          </w:p>
        </w:tc>
        <w:tc>
          <w:tcPr>
            <w:tcW w:w="872"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57</w:t>
            </w:r>
          </w:p>
        </w:tc>
        <w:tc>
          <w:tcPr>
            <w:tcW w:w="760"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77.6</w:t>
            </w:r>
          </w:p>
        </w:tc>
        <w:tc>
          <w:tcPr>
            <w:tcW w:w="6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9.8</w:t>
            </w:r>
          </w:p>
        </w:tc>
        <w:tc>
          <w:tcPr>
            <w:tcW w:w="6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69.8</w:t>
            </w:r>
          </w:p>
        </w:tc>
        <w:tc>
          <w:tcPr>
            <w:tcW w:w="600"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85.3</w:t>
            </w:r>
          </w:p>
        </w:tc>
        <w:tc>
          <w:tcPr>
            <w:tcW w:w="1606"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Karoo</w:t>
            </w:r>
          </w:p>
        </w:tc>
        <w:tc>
          <w:tcPr>
            <w:tcW w:w="721"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VU</w:t>
            </w:r>
          </w:p>
        </w:tc>
        <w:tc>
          <w:tcPr>
            <w:tcW w:w="1118"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p>
        </w:tc>
        <w:tc>
          <w:tcPr>
            <w:tcW w:w="684"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Times New Roman" w:eastAsia="Times New Roman" w:hAnsi="Times New Roman" w:cs="Times New Roman"/>
                <w:sz w:val="20"/>
                <w:szCs w:val="20"/>
                <w:lang w:eastAsia="en-GB"/>
              </w:rPr>
            </w:pPr>
          </w:p>
        </w:tc>
        <w:tc>
          <w:tcPr>
            <w:tcW w:w="937"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48</w:t>
            </w:r>
          </w:p>
        </w:tc>
        <w:tc>
          <w:tcPr>
            <w:tcW w:w="937"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57</w:t>
            </w:r>
          </w:p>
        </w:tc>
        <w:tc>
          <w:tcPr>
            <w:tcW w:w="1086" w:type="dxa"/>
            <w:tcBorders>
              <w:top w:val="nil"/>
              <w:left w:val="single" w:sz="4" w:space="0" w:color="auto"/>
              <w:bottom w:val="nil"/>
              <w:right w:val="nil"/>
            </w:tcBorders>
            <w:shd w:val="clear" w:color="auto" w:fill="auto"/>
            <w:noWrap/>
            <w:vAlign w:val="bottom"/>
            <w:hideMark/>
          </w:tcPr>
          <w:p w:rsidR="004753D6" w:rsidRPr="00095802" w:rsidRDefault="00D11088"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6.3</w:t>
            </w:r>
          </w:p>
        </w:tc>
        <w:tc>
          <w:tcPr>
            <w:tcW w:w="1040" w:type="dxa"/>
            <w:tcBorders>
              <w:top w:val="nil"/>
              <w:left w:val="nil"/>
              <w:bottom w:val="nil"/>
              <w:right w:val="single" w:sz="4" w:space="0" w:color="auto"/>
            </w:tcBorders>
            <w:shd w:val="clear" w:color="auto" w:fill="auto"/>
            <w:noWrap/>
            <w:vAlign w:val="bottom"/>
            <w:hideMark/>
          </w:tcPr>
          <w:p w:rsidR="004753D6" w:rsidRPr="00095802" w:rsidRDefault="00D11088"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9.4</w:t>
            </w:r>
          </w:p>
        </w:tc>
      </w:tr>
      <w:tr w:rsidR="004753D6" w:rsidRPr="00095802" w:rsidTr="001C6068">
        <w:trPr>
          <w:trHeight w:val="288"/>
        </w:trPr>
        <w:tc>
          <w:tcPr>
            <w:tcW w:w="2320" w:type="dxa"/>
            <w:tcBorders>
              <w:top w:val="nil"/>
              <w:left w:val="nil"/>
              <w:bottom w:val="nil"/>
              <w:right w:val="nil"/>
            </w:tcBorders>
            <w:shd w:val="clear" w:color="auto" w:fill="auto"/>
            <w:noWrap/>
            <w:vAlign w:val="bottom"/>
            <w:hideMark/>
          </w:tcPr>
          <w:p w:rsidR="004753D6" w:rsidRDefault="004753D6" w:rsidP="004E6120">
            <w:pPr>
              <w:spacing w:line="480" w:lineRule="auto"/>
              <w:rPr>
                <w:rFonts w:ascii="Calibri" w:eastAsia="Times New Roman" w:hAnsi="Calibri" w:cs="Times New Roman"/>
                <w:color w:val="000000"/>
                <w:sz w:val="20"/>
                <w:szCs w:val="20"/>
                <w:lang w:eastAsia="en-GB"/>
              </w:rPr>
            </w:pPr>
            <w:proofErr w:type="spellStart"/>
            <w:r w:rsidRPr="00095802">
              <w:rPr>
                <w:rFonts w:ascii="Calibri" w:eastAsia="Times New Roman" w:hAnsi="Calibri" w:cs="Times New Roman"/>
                <w:color w:val="000000"/>
                <w:sz w:val="20"/>
                <w:szCs w:val="20"/>
                <w:lang w:eastAsia="en-GB"/>
              </w:rPr>
              <w:t>Knysna</w:t>
            </w:r>
            <w:proofErr w:type="spellEnd"/>
            <w:r w:rsidRPr="00095802">
              <w:rPr>
                <w:rFonts w:ascii="Calibri" w:eastAsia="Times New Roman" w:hAnsi="Calibri" w:cs="Times New Roman"/>
                <w:color w:val="000000"/>
                <w:sz w:val="20"/>
                <w:szCs w:val="20"/>
                <w:lang w:eastAsia="en-GB"/>
              </w:rPr>
              <w:t xml:space="preserve"> Woodpecker</w:t>
            </w:r>
          </w:p>
          <w:p w:rsidR="00815283" w:rsidRPr="00815283" w:rsidRDefault="00815283" w:rsidP="004E6120">
            <w:pPr>
              <w:spacing w:line="480" w:lineRule="auto"/>
              <w:rPr>
                <w:rFonts w:ascii="Calibri" w:eastAsia="Times New Roman" w:hAnsi="Calibri" w:cs="Times New Roman"/>
                <w:i/>
                <w:color w:val="000000"/>
                <w:sz w:val="20"/>
                <w:szCs w:val="20"/>
                <w:lang w:eastAsia="en-GB"/>
              </w:rPr>
            </w:pPr>
            <w:proofErr w:type="spellStart"/>
            <w:r w:rsidRPr="00815283">
              <w:rPr>
                <w:rFonts w:ascii="Calibri" w:eastAsia="Times New Roman" w:hAnsi="Calibri" w:cs="Times New Roman"/>
                <w:i/>
                <w:color w:val="000000"/>
                <w:sz w:val="20"/>
                <w:szCs w:val="20"/>
                <w:lang w:eastAsia="en-GB"/>
              </w:rPr>
              <w:t>Campethera</w:t>
            </w:r>
            <w:proofErr w:type="spellEnd"/>
            <w:r w:rsidRPr="00815283">
              <w:rPr>
                <w:rFonts w:ascii="Calibri" w:eastAsia="Times New Roman" w:hAnsi="Calibri" w:cs="Times New Roman"/>
                <w:i/>
                <w:color w:val="000000"/>
                <w:sz w:val="20"/>
                <w:szCs w:val="20"/>
                <w:lang w:eastAsia="en-GB"/>
              </w:rPr>
              <w:t xml:space="preserve"> </w:t>
            </w:r>
            <w:r w:rsidR="00563AA7">
              <w:rPr>
                <w:rFonts w:ascii="Calibri" w:eastAsia="Times New Roman" w:hAnsi="Calibri" w:cs="Times New Roman"/>
                <w:i/>
                <w:color w:val="000000"/>
                <w:sz w:val="20"/>
                <w:szCs w:val="20"/>
                <w:lang w:eastAsia="en-GB"/>
              </w:rPr>
              <w:t>notate</w:t>
            </w:r>
          </w:p>
        </w:tc>
        <w:tc>
          <w:tcPr>
            <w:tcW w:w="7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62</w:t>
            </w:r>
          </w:p>
        </w:tc>
        <w:tc>
          <w:tcPr>
            <w:tcW w:w="872"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43</w:t>
            </w:r>
          </w:p>
        </w:tc>
        <w:tc>
          <w:tcPr>
            <w:tcW w:w="760"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3.1</w:t>
            </w:r>
          </w:p>
        </w:tc>
        <w:tc>
          <w:tcPr>
            <w:tcW w:w="6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7.2</w:t>
            </w:r>
          </w:p>
        </w:tc>
        <w:tc>
          <w:tcPr>
            <w:tcW w:w="6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0.2</w:t>
            </w:r>
          </w:p>
        </w:tc>
        <w:tc>
          <w:tcPr>
            <w:tcW w:w="600"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6.0</w:t>
            </w:r>
          </w:p>
        </w:tc>
        <w:tc>
          <w:tcPr>
            <w:tcW w:w="1606"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Forest</w:t>
            </w:r>
          </w:p>
        </w:tc>
        <w:tc>
          <w:tcPr>
            <w:tcW w:w="721"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NT</w:t>
            </w:r>
          </w:p>
        </w:tc>
        <w:tc>
          <w:tcPr>
            <w:tcW w:w="1118"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p>
        </w:tc>
        <w:tc>
          <w:tcPr>
            <w:tcW w:w="684"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Times New Roman" w:eastAsia="Times New Roman" w:hAnsi="Times New Roman" w:cs="Times New Roman"/>
                <w:sz w:val="20"/>
                <w:szCs w:val="20"/>
                <w:lang w:eastAsia="en-GB"/>
              </w:rPr>
            </w:pPr>
          </w:p>
        </w:tc>
        <w:tc>
          <w:tcPr>
            <w:tcW w:w="937"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28</w:t>
            </w:r>
          </w:p>
        </w:tc>
        <w:tc>
          <w:tcPr>
            <w:tcW w:w="937"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39</w:t>
            </w:r>
          </w:p>
        </w:tc>
        <w:tc>
          <w:tcPr>
            <w:tcW w:w="1086" w:type="dxa"/>
            <w:tcBorders>
              <w:top w:val="nil"/>
              <w:left w:val="single" w:sz="4" w:space="0" w:color="auto"/>
              <w:bottom w:val="nil"/>
              <w:right w:val="nil"/>
            </w:tcBorders>
            <w:shd w:val="clear" w:color="auto" w:fill="auto"/>
            <w:noWrap/>
            <w:vAlign w:val="bottom"/>
            <w:hideMark/>
          </w:tcPr>
          <w:p w:rsidR="004753D6" w:rsidRPr="00095802" w:rsidRDefault="00D11088"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5</w:t>
            </w:r>
          </w:p>
        </w:tc>
        <w:tc>
          <w:tcPr>
            <w:tcW w:w="1040"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5</w:t>
            </w:r>
          </w:p>
        </w:tc>
      </w:tr>
      <w:tr w:rsidR="004753D6" w:rsidRPr="00095802" w:rsidTr="001C6068">
        <w:trPr>
          <w:trHeight w:val="288"/>
        </w:trPr>
        <w:tc>
          <w:tcPr>
            <w:tcW w:w="2320" w:type="dxa"/>
            <w:tcBorders>
              <w:top w:val="nil"/>
              <w:left w:val="nil"/>
              <w:bottom w:val="nil"/>
              <w:right w:val="nil"/>
            </w:tcBorders>
            <w:shd w:val="clear" w:color="auto" w:fill="auto"/>
            <w:noWrap/>
            <w:vAlign w:val="bottom"/>
            <w:hideMark/>
          </w:tcPr>
          <w:p w:rsidR="004753D6" w:rsidRDefault="004753D6" w:rsidP="004E6120">
            <w:pPr>
              <w:spacing w:line="480" w:lineRule="auto"/>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Cape Parrot</w:t>
            </w:r>
          </w:p>
          <w:p w:rsidR="00815283" w:rsidRPr="00815283" w:rsidRDefault="00815283" w:rsidP="004E6120">
            <w:pPr>
              <w:spacing w:line="480" w:lineRule="auto"/>
              <w:rPr>
                <w:rFonts w:ascii="Calibri" w:eastAsia="Times New Roman" w:hAnsi="Calibri" w:cs="Times New Roman"/>
                <w:i/>
                <w:color w:val="000000"/>
                <w:sz w:val="20"/>
                <w:szCs w:val="20"/>
                <w:lang w:eastAsia="en-GB"/>
              </w:rPr>
            </w:pPr>
            <w:proofErr w:type="spellStart"/>
            <w:r w:rsidRPr="00815283">
              <w:rPr>
                <w:rFonts w:ascii="Calibri" w:eastAsia="Times New Roman" w:hAnsi="Calibri" w:cs="Times New Roman"/>
                <w:i/>
                <w:color w:val="000000"/>
                <w:sz w:val="20"/>
                <w:szCs w:val="20"/>
                <w:lang w:eastAsia="en-GB"/>
              </w:rPr>
              <w:t>Poicephalus</w:t>
            </w:r>
            <w:proofErr w:type="spellEnd"/>
            <w:r w:rsidRPr="00815283">
              <w:rPr>
                <w:rFonts w:ascii="Calibri" w:eastAsia="Times New Roman" w:hAnsi="Calibri" w:cs="Times New Roman"/>
                <w:i/>
                <w:color w:val="000000"/>
                <w:sz w:val="20"/>
                <w:szCs w:val="20"/>
                <w:lang w:eastAsia="en-GB"/>
              </w:rPr>
              <w:t xml:space="preserve"> </w:t>
            </w:r>
            <w:proofErr w:type="spellStart"/>
            <w:r w:rsidRPr="00815283">
              <w:rPr>
                <w:rFonts w:ascii="Calibri" w:eastAsia="Times New Roman" w:hAnsi="Calibri" w:cs="Times New Roman"/>
                <w:i/>
                <w:color w:val="000000"/>
                <w:sz w:val="20"/>
                <w:szCs w:val="20"/>
                <w:lang w:eastAsia="en-GB"/>
              </w:rPr>
              <w:t>robustus</w:t>
            </w:r>
            <w:proofErr w:type="spellEnd"/>
          </w:p>
        </w:tc>
        <w:tc>
          <w:tcPr>
            <w:tcW w:w="7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00</w:t>
            </w:r>
          </w:p>
        </w:tc>
        <w:tc>
          <w:tcPr>
            <w:tcW w:w="872"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67</w:t>
            </w:r>
          </w:p>
        </w:tc>
        <w:tc>
          <w:tcPr>
            <w:tcW w:w="760"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5.4</w:t>
            </w:r>
          </w:p>
        </w:tc>
        <w:tc>
          <w:tcPr>
            <w:tcW w:w="6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6.8</w:t>
            </w:r>
          </w:p>
        </w:tc>
        <w:tc>
          <w:tcPr>
            <w:tcW w:w="6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9.0</w:t>
            </w:r>
          </w:p>
        </w:tc>
        <w:tc>
          <w:tcPr>
            <w:tcW w:w="600"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41.8</w:t>
            </w:r>
          </w:p>
        </w:tc>
        <w:tc>
          <w:tcPr>
            <w:tcW w:w="1606"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Forest</w:t>
            </w:r>
          </w:p>
        </w:tc>
        <w:tc>
          <w:tcPr>
            <w:tcW w:w="721"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EN</w:t>
            </w:r>
          </w:p>
        </w:tc>
        <w:tc>
          <w:tcPr>
            <w:tcW w:w="1118"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p>
        </w:tc>
        <w:tc>
          <w:tcPr>
            <w:tcW w:w="684"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Times New Roman" w:eastAsia="Times New Roman" w:hAnsi="Times New Roman" w:cs="Times New Roman"/>
                <w:sz w:val="20"/>
                <w:szCs w:val="20"/>
                <w:lang w:eastAsia="en-GB"/>
              </w:rPr>
            </w:pPr>
          </w:p>
        </w:tc>
        <w:tc>
          <w:tcPr>
            <w:tcW w:w="937"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5</w:t>
            </w:r>
          </w:p>
        </w:tc>
        <w:tc>
          <w:tcPr>
            <w:tcW w:w="937"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7</w:t>
            </w:r>
          </w:p>
        </w:tc>
        <w:tc>
          <w:tcPr>
            <w:tcW w:w="1086" w:type="dxa"/>
            <w:tcBorders>
              <w:top w:val="nil"/>
              <w:left w:val="single" w:sz="4" w:space="0" w:color="auto"/>
              <w:bottom w:val="nil"/>
              <w:right w:val="nil"/>
            </w:tcBorders>
            <w:shd w:val="clear" w:color="auto" w:fill="auto"/>
            <w:noWrap/>
            <w:vAlign w:val="bottom"/>
            <w:hideMark/>
          </w:tcPr>
          <w:p w:rsidR="004753D6" w:rsidRPr="00095802" w:rsidRDefault="00D11088"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0.5</w:t>
            </w:r>
          </w:p>
        </w:tc>
        <w:tc>
          <w:tcPr>
            <w:tcW w:w="1040"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w:t>
            </w:r>
          </w:p>
        </w:tc>
      </w:tr>
      <w:tr w:rsidR="004753D6" w:rsidRPr="00095802" w:rsidTr="001C6068">
        <w:trPr>
          <w:trHeight w:val="288"/>
        </w:trPr>
        <w:tc>
          <w:tcPr>
            <w:tcW w:w="2320" w:type="dxa"/>
            <w:tcBorders>
              <w:top w:val="nil"/>
              <w:left w:val="nil"/>
              <w:bottom w:val="nil"/>
              <w:right w:val="nil"/>
            </w:tcBorders>
            <w:shd w:val="clear" w:color="auto" w:fill="auto"/>
            <w:noWrap/>
            <w:vAlign w:val="bottom"/>
            <w:hideMark/>
          </w:tcPr>
          <w:p w:rsidR="004753D6" w:rsidRDefault="004753D6" w:rsidP="004E6120">
            <w:pPr>
              <w:spacing w:line="480" w:lineRule="auto"/>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lastRenderedPageBreak/>
              <w:t>Black Harrier</w:t>
            </w:r>
          </w:p>
          <w:p w:rsidR="00815283" w:rsidRPr="00815283" w:rsidRDefault="00815283" w:rsidP="004E6120">
            <w:pPr>
              <w:spacing w:line="480" w:lineRule="auto"/>
              <w:rPr>
                <w:rFonts w:ascii="Calibri" w:eastAsia="Times New Roman" w:hAnsi="Calibri" w:cs="Times New Roman"/>
                <w:i/>
                <w:color w:val="000000"/>
                <w:sz w:val="20"/>
                <w:szCs w:val="20"/>
                <w:lang w:eastAsia="en-GB"/>
              </w:rPr>
            </w:pPr>
            <w:r w:rsidRPr="00815283">
              <w:rPr>
                <w:rFonts w:ascii="Calibri" w:eastAsia="Times New Roman" w:hAnsi="Calibri" w:cs="Times New Roman"/>
                <w:i/>
                <w:color w:val="000000"/>
                <w:sz w:val="20"/>
                <w:szCs w:val="20"/>
                <w:lang w:eastAsia="en-GB"/>
              </w:rPr>
              <w:t xml:space="preserve">Circus </w:t>
            </w:r>
            <w:proofErr w:type="spellStart"/>
            <w:r w:rsidRPr="00815283">
              <w:rPr>
                <w:rFonts w:ascii="Calibri" w:eastAsia="Times New Roman" w:hAnsi="Calibri" w:cs="Times New Roman"/>
                <w:i/>
                <w:color w:val="000000"/>
                <w:sz w:val="20"/>
                <w:szCs w:val="20"/>
                <w:lang w:eastAsia="en-GB"/>
              </w:rPr>
              <w:t>maurus</w:t>
            </w:r>
            <w:proofErr w:type="spellEnd"/>
          </w:p>
        </w:tc>
        <w:tc>
          <w:tcPr>
            <w:tcW w:w="7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550</w:t>
            </w:r>
          </w:p>
        </w:tc>
        <w:tc>
          <w:tcPr>
            <w:tcW w:w="872"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733</w:t>
            </w:r>
          </w:p>
        </w:tc>
        <w:tc>
          <w:tcPr>
            <w:tcW w:w="760"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6.0</w:t>
            </w:r>
          </w:p>
        </w:tc>
        <w:tc>
          <w:tcPr>
            <w:tcW w:w="6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6.5</w:t>
            </w:r>
          </w:p>
        </w:tc>
        <w:tc>
          <w:tcPr>
            <w:tcW w:w="6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4.0</w:t>
            </w:r>
          </w:p>
        </w:tc>
        <w:tc>
          <w:tcPr>
            <w:tcW w:w="600"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7.9</w:t>
            </w:r>
          </w:p>
        </w:tc>
        <w:tc>
          <w:tcPr>
            <w:tcW w:w="1606"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Generalist</w:t>
            </w:r>
          </w:p>
        </w:tc>
        <w:tc>
          <w:tcPr>
            <w:tcW w:w="721"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EN</w:t>
            </w:r>
          </w:p>
        </w:tc>
        <w:tc>
          <w:tcPr>
            <w:tcW w:w="1118"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p>
        </w:tc>
        <w:tc>
          <w:tcPr>
            <w:tcW w:w="684"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Times New Roman" w:eastAsia="Times New Roman" w:hAnsi="Times New Roman" w:cs="Times New Roman"/>
                <w:sz w:val="20"/>
                <w:szCs w:val="20"/>
                <w:lang w:eastAsia="en-GB"/>
              </w:rPr>
            </w:pPr>
          </w:p>
        </w:tc>
        <w:tc>
          <w:tcPr>
            <w:tcW w:w="937"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61</w:t>
            </w:r>
          </w:p>
        </w:tc>
        <w:tc>
          <w:tcPr>
            <w:tcW w:w="937"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64</w:t>
            </w:r>
          </w:p>
        </w:tc>
        <w:tc>
          <w:tcPr>
            <w:tcW w:w="1086"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w:t>
            </w:r>
          </w:p>
        </w:tc>
        <w:tc>
          <w:tcPr>
            <w:tcW w:w="1040"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w:t>
            </w:r>
            <w:r w:rsidR="00D11088" w:rsidRPr="00095802">
              <w:rPr>
                <w:rFonts w:ascii="Calibri" w:eastAsia="Times New Roman" w:hAnsi="Calibri" w:cs="Times New Roman"/>
                <w:color w:val="000000"/>
                <w:sz w:val="20"/>
                <w:szCs w:val="20"/>
                <w:lang w:eastAsia="en-GB"/>
              </w:rPr>
              <w:t>.5</w:t>
            </w:r>
          </w:p>
        </w:tc>
      </w:tr>
      <w:tr w:rsidR="004753D6" w:rsidRPr="00095802" w:rsidTr="001C6068">
        <w:trPr>
          <w:trHeight w:val="288"/>
        </w:trPr>
        <w:tc>
          <w:tcPr>
            <w:tcW w:w="2320" w:type="dxa"/>
            <w:tcBorders>
              <w:top w:val="nil"/>
              <w:left w:val="nil"/>
              <w:bottom w:val="nil"/>
              <w:right w:val="nil"/>
            </w:tcBorders>
            <w:shd w:val="clear" w:color="auto" w:fill="auto"/>
            <w:noWrap/>
            <w:vAlign w:val="bottom"/>
            <w:hideMark/>
          </w:tcPr>
          <w:p w:rsidR="004753D6" w:rsidRDefault="004753D6" w:rsidP="004E6120">
            <w:pPr>
              <w:spacing w:line="480" w:lineRule="auto"/>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Southern Bald Ibis</w:t>
            </w:r>
          </w:p>
          <w:p w:rsidR="00815283" w:rsidRPr="00815283" w:rsidRDefault="00815283" w:rsidP="004E6120">
            <w:pPr>
              <w:spacing w:line="480" w:lineRule="auto"/>
              <w:rPr>
                <w:rFonts w:ascii="Calibri" w:eastAsia="Times New Roman" w:hAnsi="Calibri" w:cs="Times New Roman"/>
                <w:i/>
                <w:color w:val="000000"/>
                <w:sz w:val="20"/>
                <w:szCs w:val="20"/>
                <w:lang w:eastAsia="en-GB"/>
              </w:rPr>
            </w:pPr>
            <w:proofErr w:type="spellStart"/>
            <w:r w:rsidRPr="00815283">
              <w:rPr>
                <w:rFonts w:ascii="Calibri" w:eastAsia="Times New Roman" w:hAnsi="Calibri" w:cs="Times New Roman"/>
                <w:i/>
                <w:color w:val="000000"/>
                <w:sz w:val="20"/>
                <w:szCs w:val="20"/>
                <w:lang w:eastAsia="en-GB"/>
              </w:rPr>
              <w:t>Geronticus</w:t>
            </w:r>
            <w:proofErr w:type="spellEnd"/>
            <w:r w:rsidRPr="00815283">
              <w:rPr>
                <w:rFonts w:ascii="Calibri" w:eastAsia="Times New Roman" w:hAnsi="Calibri" w:cs="Times New Roman"/>
                <w:i/>
                <w:color w:val="000000"/>
                <w:sz w:val="20"/>
                <w:szCs w:val="20"/>
                <w:lang w:eastAsia="en-GB"/>
              </w:rPr>
              <w:t xml:space="preserve"> </w:t>
            </w:r>
            <w:proofErr w:type="spellStart"/>
            <w:r w:rsidRPr="00815283">
              <w:rPr>
                <w:rFonts w:ascii="Calibri" w:eastAsia="Times New Roman" w:hAnsi="Calibri" w:cs="Times New Roman"/>
                <w:i/>
                <w:color w:val="000000"/>
                <w:sz w:val="20"/>
                <w:szCs w:val="20"/>
                <w:lang w:eastAsia="en-GB"/>
              </w:rPr>
              <w:t>calvus</w:t>
            </w:r>
            <w:proofErr w:type="spellEnd"/>
          </w:p>
        </w:tc>
        <w:tc>
          <w:tcPr>
            <w:tcW w:w="7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100</w:t>
            </w:r>
          </w:p>
        </w:tc>
        <w:tc>
          <w:tcPr>
            <w:tcW w:w="872"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953</w:t>
            </w:r>
          </w:p>
        </w:tc>
        <w:tc>
          <w:tcPr>
            <w:tcW w:w="760"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46.2</w:t>
            </w:r>
          </w:p>
        </w:tc>
        <w:tc>
          <w:tcPr>
            <w:tcW w:w="6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1.6</w:t>
            </w:r>
          </w:p>
        </w:tc>
        <w:tc>
          <w:tcPr>
            <w:tcW w:w="6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44.2</w:t>
            </w:r>
          </w:p>
        </w:tc>
        <w:tc>
          <w:tcPr>
            <w:tcW w:w="600"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48.2</w:t>
            </w:r>
          </w:p>
        </w:tc>
        <w:tc>
          <w:tcPr>
            <w:tcW w:w="1606"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Grassland</w:t>
            </w:r>
          </w:p>
        </w:tc>
        <w:tc>
          <w:tcPr>
            <w:tcW w:w="721"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VU</w:t>
            </w:r>
          </w:p>
        </w:tc>
        <w:tc>
          <w:tcPr>
            <w:tcW w:w="1118"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p>
        </w:tc>
        <w:tc>
          <w:tcPr>
            <w:tcW w:w="684"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Times New Roman" w:eastAsia="Times New Roman" w:hAnsi="Times New Roman" w:cs="Times New Roman"/>
                <w:sz w:val="20"/>
                <w:szCs w:val="20"/>
                <w:lang w:eastAsia="en-GB"/>
              </w:rPr>
            </w:pPr>
          </w:p>
        </w:tc>
        <w:tc>
          <w:tcPr>
            <w:tcW w:w="937"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09</w:t>
            </w:r>
          </w:p>
        </w:tc>
        <w:tc>
          <w:tcPr>
            <w:tcW w:w="937"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11</w:t>
            </w:r>
          </w:p>
        </w:tc>
        <w:tc>
          <w:tcPr>
            <w:tcW w:w="1086"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8</w:t>
            </w:r>
          </w:p>
        </w:tc>
        <w:tc>
          <w:tcPr>
            <w:tcW w:w="1040"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0</w:t>
            </w:r>
          </w:p>
        </w:tc>
      </w:tr>
      <w:tr w:rsidR="004753D6" w:rsidRPr="00095802" w:rsidTr="001C6068">
        <w:trPr>
          <w:trHeight w:val="288"/>
        </w:trPr>
        <w:tc>
          <w:tcPr>
            <w:tcW w:w="2320" w:type="dxa"/>
            <w:tcBorders>
              <w:top w:val="nil"/>
              <w:left w:val="nil"/>
              <w:bottom w:val="nil"/>
              <w:right w:val="nil"/>
            </w:tcBorders>
            <w:shd w:val="clear" w:color="auto" w:fill="auto"/>
            <w:noWrap/>
            <w:vAlign w:val="bottom"/>
            <w:hideMark/>
          </w:tcPr>
          <w:p w:rsidR="004753D6" w:rsidRDefault="004753D6" w:rsidP="004E6120">
            <w:pPr>
              <w:spacing w:line="480" w:lineRule="auto"/>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 xml:space="preserve">Blue </w:t>
            </w:r>
            <w:proofErr w:type="spellStart"/>
            <w:r w:rsidRPr="00095802">
              <w:rPr>
                <w:rFonts w:ascii="Calibri" w:eastAsia="Times New Roman" w:hAnsi="Calibri" w:cs="Times New Roman"/>
                <w:color w:val="000000"/>
                <w:sz w:val="20"/>
                <w:szCs w:val="20"/>
                <w:lang w:eastAsia="en-GB"/>
              </w:rPr>
              <w:t>Korhaan</w:t>
            </w:r>
            <w:proofErr w:type="spellEnd"/>
          </w:p>
          <w:p w:rsidR="00815283" w:rsidRPr="00815283" w:rsidRDefault="00815283" w:rsidP="004E6120">
            <w:pPr>
              <w:spacing w:line="480" w:lineRule="auto"/>
              <w:rPr>
                <w:rFonts w:ascii="Calibri" w:eastAsia="Times New Roman" w:hAnsi="Calibri" w:cs="Times New Roman"/>
                <w:i/>
                <w:color w:val="000000"/>
                <w:sz w:val="20"/>
                <w:szCs w:val="20"/>
                <w:lang w:eastAsia="en-GB"/>
              </w:rPr>
            </w:pPr>
            <w:proofErr w:type="spellStart"/>
            <w:r w:rsidRPr="00815283">
              <w:rPr>
                <w:rFonts w:ascii="Calibri" w:eastAsia="Times New Roman" w:hAnsi="Calibri" w:cs="Times New Roman"/>
                <w:i/>
                <w:color w:val="000000"/>
                <w:sz w:val="20"/>
                <w:szCs w:val="20"/>
                <w:lang w:eastAsia="en-GB"/>
              </w:rPr>
              <w:t>Eupodotis</w:t>
            </w:r>
            <w:proofErr w:type="spellEnd"/>
            <w:r w:rsidRPr="00815283">
              <w:rPr>
                <w:rFonts w:ascii="Calibri" w:eastAsia="Times New Roman" w:hAnsi="Calibri" w:cs="Times New Roman"/>
                <w:i/>
                <w:color w:val="000000"/>
                <w:sz w:val="20"/>
                <w:szCs w:val="20"/>
                <w:lang w:eastAsia="en-GB"/>
              </w:rPr>
              <w:t xml:space="preserve"> </w:t>
            </w:r>
            <w:proofErr w:type="spellStart"/>
            <w:r w:rsidRPr="00815283">
              <w:rPr>
                <w:rFonts w:ascii="Calibri" w:eastAsia="Times New Roman" w:hAnsi="Calibri" w:cs="Times New Roman"/>
                <w:i/>
                <w:color w:val="000000"/>
                <w:sz w:val="20"/>
                <w:szCs w:val="20"/>
                <w:lang w:eastAsia="en-GB"/>
              </w:rPr>
              <w:t>caerulescens</w:t>
            </w:r>
            <w:proofErr w:type="spellEnd"/>
          </w:p>
        </w:tc>
        <w:tc>
          <w:tcPr>
            <w:tcW w:w="7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300</w:t>
            </w:r>
          </w:p>
        </w:tc>
        <w:tc>
          <w:tcPr>
            <w:tcW w:w="872"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962</w:t>
            </w:r>
          </w:p>
        </w:tc>
        <w:tc>
          <w:tcPr>
            <w:tcW w:w="760"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55.4</w:t>
            </w:r>
          </w:p>
        </w:tc>
        <w:tc>
          <w:tcPr>
            <w:tcW w:w="6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3.1</w:t>
            </w:r>
          </w:p>
        </w:tc>
        <w:tc>
          <w:tcPr>
            <w:tcW w:w="6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53.3</w:t>
            </w:r>
          </w:p>
        </w:tc>
        <w:tc>
          <w:tcPr>
            <w:tcW w:w="600"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57.5</w:t>
            </w:r>
          </w:p>
        </w:tc>
        <w:tc>
          <w:tcPr>
            <w:tcW w:w="1606"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Grassland</w:t>
            </w:r>
          </w:p>
        </w:tc>
        <w:tc>
          <w:tcPr>
            <w:tcW w:w="721"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LC</w:t>
            </w:r>
          </w:p>
        </w:tc>
        <w:tc>
          <w:tcPr>
            <w:tcW w:w="1118"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p>
        </w:tc>
        <w:tc>
          <w:tcPr>
            <w:tcW w:w="684"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Times New Roman" w:eastAsia="Times New Roman" w:hAnsi="Times New Roman" w:cs="Times New Roman"/>
                <w:sz w:val="20"/>
                <w:szCs w:val="20"/>
                <w:lang w:eastAsia="en-GB"/>
              </w:rPr>
            </w:pPr>
          </w:p>
        </w:tc>
        <w:tc>
          <w:tcPr>
            <w:tcW w:w="937"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11</w:t>
            </w:r>
          </w:p>
        </w:tc>
        <w:tc>
          <w:tcPr>
            <w:tcW w:w="937"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213</w:t>
            </w:r>
          </w:p>
        </w:tc>
        <w:tc>
          <w:tcPr>
            <w:tcW w:w="1086"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2</w:t>
            </w:r>
          </w:p>
        </w:tc>
        <w:tc>
          <w:tcPr>
            <w:tcW w:w="1040"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5</w:t>
            </w:r>
          </w:p>
        </w:tc>
      </w:tr>
      <w:tr w:rsidR="004753D6" w:rsidRPr="00095802" w:rsidTr="001C6068">
        <w:trPr>
          <w:trHeight w:val="288"/>
        </w:trPr>
        <w:tc>
          <w:tcPr>
            <w:tcW w:w="2320" w:type="dxa"/>
            <w:tcBorders>
              <w:top w:val="nil"/>
              <w:left w:val="nil"/>
              <w:bottom w:val="nil"/>
              <w:right w:val="nil"/>
            </w:tcBorders>
            <w:shd w:val="clear" w:color="auto" w:fill="auto"/>
            <w:noWrap/>
            <w:vAlign w:val="bottom"/>
            <w:hideMark/>
          </w:tcPr>
          <w:p w:rsidR="004753D6" w:rsidRDefault="004753D6" w:rsidP="004E6120">
            <w:pPr>
              <w:spacing w:line="480" w:lineRule="auto"/>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Ludwig's Bustard</w:t>
            </w:r>
          </w:p>
          <w:p w:rsidR="00815283" w:rsidRPr="00815283" w:rsidRDefault="00815283" w:rsidP="004E6120">
            <w:pPr>
              <w:spacing w:line="480" w:lineRule="auto"/>
              <w:rPr>
                <w:rFonts w:ascii="Calibri" w:eastAsia="Times New Roman" w:hAnsi="Calibri" w:cs="Times New Roman"/>
                <w:i/>
                <w:color w:val="000000"/>
                <w:sz w:val="20"/>
                <w:szCs w:val="20"/>
                <w:lang w:eastAsia="en-GB"/>
              </w:rPr>
            </w:pPr>
            <w:proofErr w:type="spellStart"/>
            <w:r w:rsidRPr="00815283">
              <w:rPr>
                <w:rFonts w:ascii="Calibri" w:eastAsia="Times New Roman" w:hAnsi="Calibri" w:cs="Times New Roman"/>
                <w:i/>
                <w:color w:val="000000"/>
                <w:sz w:val="20"/>
                <w:szCs w:val="20"/>
                <w:lang w:eastAsia="en-GB"/>
              </w:rPr>
              <w:t>Neotis</w:t>
            </w:r>
            <w:proofErr w:type="spellEnd"/>
            <w:r w:rsidRPr="00815283">
              <w:rPr>
                <w:rFonts w:ascii="Calibri" w:eastAsia="Times New Roman" w:hAnsi="Calibri" w:cs="Times New Roman"/>
                <w:i/>
                <w:color w:val="000000"/>
                <w:sz w:val="20"/>
                <w:szCs w:val="20"/>
                <w:lang w:eastAsia="en-GB"/>
              </w:rPr>
              <w:t xml:space="preserve"> </w:t>
            </w:r>
            <w:proofErr w:type="spellStart"/>
            <w:r w:rsidRPr="00815283">
              <w:rPr>
                <w:rFonts w:ascii="Calibri" w:eastAsia="Times New Roman" w:hAnsi="Calibri" w:cs="Times New Roman"/>
                <w:i/>
                <w:color w:val="000000"/>
                <w:sz w:val="20"/>
                <w:szCs w:val="20"/>
                <w:lang w:eastAsia="en-GB"/>
              </w:rPr>
              <w:t>ludwigii</w:t>
            </w:r>
            <w:proofErr w:type="spellEnd"/>
          </w:p>
        </w:tc>
        <w:tc>
          <w:tcPr>
            <w:tcW w:w="700"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7000</w:t>
            </w:r>
          </w:p>
        </w:tc>
        <w:tc>
          <w:tcPr>
            <w:tcW w:w="872"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949</w:t>
            </w:r>
          </w:p>
        </w:tc>
        <w:tc>
          <w:tcPr>
            <w:tcW w:w="760" w:type="dxa"/>
            <w:tcBorders>
              <w:top w:val="nil"/>
              <w:left w:val="single" w:sz="4" w:space="0" w:color="auto"/>
              <w:bottom w:val="single" w:sz="4" w:space="0" w:color="auto"/>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58.2</w:t>
            </w:r>
          </w:p>
        </w:tc>
        <w:tc>
          <w:tcPr>
            <w:tcW w:w="600" w:type="dxa"/>
            <w:tcBorders>
              <w:top w:val="nil"/>
              <w:left w:val="nil"/>
              <w:bottom w:val="single" w:sz="4" w:space="0" w:color="auto"/>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35.8</w:t>
            </w:r>
          </w:p>
        </w:tc>
        <w:tc>
          <w:tcPr>
            <w:tcW w:w="600" w:type="dxa"/>
            <w:tcBorders>
              <w:top w:val="nil"/>
              <w:left w:val="nil"/>
              <w:bottom w:val="single" w:sz="4" w:space="0" w:color="auto"/>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55.9</w:t>
            </w:r>
          </w:p>
        </w:tc>
        <w:tc>
          <w:tcPr>
            <w:tcW w:w="600" w:type="dxa"/>
            <w:tcBorders>
              <w:top w:val="nil"/>
              <w:left w:val="nil"/>
              <w:bottom w:val="single" w:sz="4" w:space="0" w:color="auto"/>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60.4</w:t>
            </w:r>
          </w:p>
        </w:tc>
        <w:tc>
          <w:tcPr>
            <w:tcW w:w="1606" w:type="dxa"/>
            <w:tcBorders>
              <w:top w:val="nil"/>
              <w:left w:val="single" w:sz="4" w:space="0" w:color="auto"/>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Karoo</w:t>
            </w:r>
          </w:p>
        </w:tc>
        <w:tc>
          <w:tcPr>
            <w:tcW w:w="721"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EN</w:t>
            </w:r>
          </w:p>
        </w:tc>
        <w:tc>
          <w:tcPr>
            <w:tcW w:w="1118" w:type="dxa"/>
            <w:tcBorders>
              <w:top w:val="nil"/>
              <w:left w:val="nil"/>
              <w:bottom w:val="nil"/>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p>
        </w:tc>
        <w:tc>
          <w:tcPr>
            <w:tcW w:w="684" w:type="dxa"/>
            <w:tcBorders>
              <w:top w:val="nil"/>
              <w:left w:val="nil"/>
              <w:bottom w:val="nil"/>
              <w:right w:val="single" w:sz="4" w:space="0" w:color="auto"/>
            </w:tcBorders>
            <w:shd w:val="clear" w:color="auto" w:fill="auto"/>
            <w:noWrap/>
            <w:vAlign w:val="bottom"/>
            <w:hideMark/>
          </w:tcPr>
          <w:p w:rsidR="004753D6" w:rsidRPr="00095802" w:rsidRDefault="004753D6" w:rsidP="004E6120">
            <w:pPr>
              <w:spacing w:line="480" w:lineRule="auto"/>
              <w:jc w:val="center"/>
              <w:rPr>
                <w:rFonts w:ascii="Times New Roman" w:eastAsia="Times New Roman" w:hAnsi="Times New Roman" w:cs="Times New Roman"/>
                <w:sz w:val="20"/>
                <w:szCs w:val="20"/>
                <w:lang w:eastAsia="en-GB"/>
              </w:rPr>
            </w:pPr>
          </w:p>
        </w:tc>
        <w:tc>
          <w:tcPr>
            <w:tcW w:w="937" w:type="dxa"/>
            <w:tcBorders>
              <w:top w:val="nil"/>
              <w:left w:val="single" w:sz="4" w:space="0" w:color="auto"/>
              <w:bottom w:val="single" w:sz="4" w:space="0" w:color="auto"/>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98</w:t>
            </w:r>
          </w:p>
        </w:tc>
        <w:tc>
          <w:tcPr>
            <w:tcW w:w="937" w:type="dxa"/>
            <w:tcBorders>
              <w:top w:val="nil"/>
              <w:left w:val="nil"/>
              <w:bottom w:val="single" w:sz="4" w:space="0" w:color="auto"/>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99</w:t>
            </w:r>
          </w:p>
        </w:tc>
        <w:tc>
          <w:tcPr>
            <w:tcW w:w="1086" w:type="dxa"/>
            <w:tcBorders>
              <w:top w:val="nil"/>
              <w:left w:val="single" w:sz="4" w:space="0" w:color="auto"/>
              <w:bottom w:val="single" w:sz="4" w:space="0" w:color="auto"/>
              <w:right w:val="nil"/>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87</w:t>
            </w:r>
          </w:p>
        </w:tc>
        <w:tc>
          <w:tcPr>
            <w:tcW w:w="1040" w:type="dxa"/>
            <w:tcBorders>
              <w:top w:val="nil"/>
              <w:left w:val="nil"/>
              <w:bottom w:val="single" w:sz="4" w:space="0" w:color="auto"/>
              <w:right w:val="single" w:sz="4" w:space="0" w:color="auto"/>
            </w:tcBorders>
            <w:shd w:val="clear" w:color="auto" w:fill="auto"/>
            <w:noWrap/>
            <w:vAlign w:val="bottom"/>
            <w:hideMark/>
          </w:tcPr>
          <w:p w:rsidR="004753D6" w:rsidRPr="00095802" w:rsidRDefault="004753D6" w:rsidP="004E6120">
            <w:pPr>
              <w:spacing w:line="480" w:lineRule="auto"/>
              <w:jc w:val="center"/>
              <w:rPr>
                <w:rFonts w:ascii="Calibri" w:eastAsia="Times New Roman" w:hAnsi="Calibri" w:cs="Times New Roman"/>
                <w:color w:val="000000"/>
                <w:sz w:val="20"/>
                <w:szCs w:val="20"/>
                <w:lang w:eastAsia="en-GB"/>
              </w:rPr>
            </w:pPr>
            <w:r w:rsidRPr="00095802">
              <w:rPr>
                <w:rFonts w:ascii="Calibri" w:eastAsia="Times New Roman" w:hAnsi="Calibri" w:cs="Times New Roman"/>
                <w:color w:val="000000"/>
                <w:sz w:val="20"/>
                <w:szCs w:val="20"/>
                <w:lang w:eastAsia="en-GB"/>
              </w:rPr>
              <w:t>148</w:t>
            </w:r>
          </w:p>
        </w:tc>
      </w:tr>
    </w:tbl>
    <w:p w:rsidR="00141A4F" w:rsidRDefault="00141A4F" w:rsidP="004E6120">
      <w:pPr>
        <w:spacing w:line="480" w:lineRule="auto"/>
        <w:jc w:val="center"/>
      </w:pPr>
    </w:p>
    <w:p w:rsidR="00141A4F" w:rsidRDefault="00141A4F" w:rsidP="004E6120">
      <w:pPr>
        <w:spacing w:line="480" w:lineRule="auto"/>
        <w:jc w:val="center"/>
      </w:pPr>
    </w:p>
    <w:p w:rsidR="008122B3" w:rsidRDefault="007148B4" w:rsidP="004E6120">
      <w:pPr>
        <w:spacing w:line="480" w:lineRule="auto"/>
        <w:sectPr w:rsidR="008122B3" w:rsidSect="008122B3">
          <w:pgSz w:w="16838" w:h="11906" w:orient="landscape"/>
          <w:pgMar w:top="1440" w:right="1440" w:bottom="1440" w:left="1440" w:header="708" w:footer="708" w:gutter="0"/>
          <w:lnNumType w:countBy="1" w:restart="continuous"/>
          <w:cols w:space="708"/>
          <w:docGrid w:linePitch="360"/>
        </w:sectPr>
      </w:pPr>
      <w:r>
        <w:br w:type="page"/>
      </w:r>
    </w:p>
    <w:p w:rsidR="008122B3" w:rsidRDefault="00F03E3D" w:rsidP="008122B3">
      <w:pPr>
        <w:spacing w:line="480" w:lineRule="auto"/>
      </w:pPr>
      <w:r>
        <w:lastRenderedPageBreak/>
        <w:t>Figure captions</w:t>
      </w:r>
    </w:p>
    <w:p w:rsidR="008122B3" w:rsidRDefault="008122B3" w:rsidP="008122B3">
      <w:pPr>
        <w:spacing w:line="480" w:lineRule="auto"/>
      </w:pPr>
    </w:p>
    <w:p w:rsidR="008122B3" w:rsidRDefault="008122B3" w:rsidP="008122B3">
      <w:pPr>
        <w:spacing w:line="480" w:lineRule="auto"/>
      </w:pPr>
    </w:p>
    <w:p w:rsidR="008122B3" w:rsidRDefault="008122B3" w:rsidP="008122B3">
      <w:pPr>
        <w:spacing w:line="480" w:lineRule="auto"/>
      </w:pPr>
      <w:r w:rsidRPr="008F653B">
        <w:t>Fig</w:t>
      </w:r>
      <w:r w:rsidR="00F03E3D">
        <w:t>ure</w:t>
      </w:r>
      <w:r w:rsidRPr="008F653B">
        <w:t xml:space="preserve"> 1: Detection variable relationships with relative abundance from a point-count survey across the Fynbos biome (survey 1).</w:t>
      </w:r>
      <w:r>
        <w:t xml:space="preserve"> Best fit lines and standard error bands are displayed for each chart. </w:t>
      </w:r>
    </w:p>
    <w:p w:rsidR="008122B3" w:rsidRDefault="008122B3" w:rsidP="008122B3">
      <w:pPr>
        <w:spacing w:line="480" w:lineRule="auto"/>
      </w:pPr>
    </w:p>
    <w:p w:rsidR="008122B3" w:rsidRDefault="008122B3" w:rsidP="008122B3">
      <w:pPr>
        <w:spacing w:line="480" w:lineRule="auto"/>
      </w:pPr>
    </w:p>
    <w:p w:rsidR="008122B3" w:rsidRDefault="008122B3" w:rsidP="008122B3">
      <w:pPr>
        <w:spacing w:line="480" w:lineRule="auto"/>
      </w:pPr>
      <w:r w:rsidRPr="00DF0377">
        <w:t>Fig</w:t>
      </w:r>
      <w:r w:rsidR="00F03E3D">
        <w:t>ure</w:t>
      </w:r>
      <w:r w:rsidRPr="00DF0377">
        <w:t xml:space="preserve"> 2: Correlation between </w:t>
      </w:r>
      <w:r>
        <w:t xml:space="preserve">bird densities and </w:t>
      </w:r>
      <w:r w:rsidRPr="00DF0377">
        <w:t>mean SABAP2 reporting rate for bird species from pentads in which the survey 1 was conducted.</w:t>
      </w:r>
      <w:r>
        <w:t xml:space="preserve"> Point size is weighted by modified habitat preference scores. Those species with modified habitat scores &gt;10% are labelled.  </w:t>
      </w:r>
    </w:p>
    <w:p w:rsidR="008122B3" w:rsidRDefault="008122B3" w:rsidP="008122B3">
      <w:pPr>
        <w:spacing w:line="480" w:lineRule="auto"/>
      </w:pPr>
    </w:p>
    <w:p w:rsidR="008122B3" w:rsidRDefault="008122B3" w:rsidP="008122B3">
      <w:pPr>
        <w:spacing w:line="480" w:lineRule="auto"/>
        <w:sectPr w:rsidR="008122B3" w:rsidSect="008122B3">
          <w:pgSz w:w="11906" w:h="16838"/>
          <w:pgMar w:top="1440" w:right="1440" w:bottom="1440" w:left="1440" w:header="708" w:footer="708" w:gutter="0"/>
          <w:lnNumType w:countBy="1" w:restart="continuous"/>
          <w:cols w:space="708"/>
          <w:docGrid w:linePitch="360"/>
        </w:sectPr>
      </w:pPr>
      <w:r w:rsidRPr="005A0ECA">
        <w:t>Fig</w:t>
      </w:r>
      <w:r w:rsidR="00F03E3D">
        <w:t>ure</w:t>
      </w:r>
      <w:r w:rsidRPr="005A0ECA">
        <w:t xml:space="preserve"> 3: </w:t>
      </w:r>
      <w:r w:rsidR="0057070F">
        <w:t>The relationship</w:t>
      </w:r>
      <w:r w:rsidRPr="005A0ECA">
        <w:t xml:space="preserve"> between mean SABAP2 repor</w:t>
      </w:r>
      <w:r w:rsidR="0057070F">
        <w:t>ting rate divided by species mass</w:t>
      </w:r>
      <w:r w:rsidRPr="005A0ECA">
        <w:t xml:space="preserve"> and bird densities</w:t>
      </w:r>
      <w:r>
        <w:t xml:space="preserve"> calculated here</w:t>
      </w:r>
      <w:r w:rsidRPr="005A0ECA">
        <w:t xml:space="preserve"> for the Fynbos region</w:t>
      </w:r>
      <w:r>
        <w:t xml:space="preserve"> using the program Distance 6.2</w:t>
      </w:r>
      <w:r w:rsidRPr="005A0ECA">
        <w:t xml:space="preserve">. </w:t>
      </w:r>
      <w:r w:rsidR="009F2FF5">
        <w:t>The regression line of the relationship is drawn together with st</w:t>
      </w:r>
      <w:r w:rsidR="00731582">
        <w:t xml:space="preserve">andard error bands as shading. </w:t>
      </w:r>
    </w:p>
    <w:p w:rsidR="008122B3" w:rsidRDefault="008122B3" w:rsidP="004E6120">
      <w:pPr>
        <w:spacing w:line="480" w:lineRule="auto"/>
      </w:pPr>
    </w:p>
    <w:sectPr w:rsidR="008122B3" w:rsidSect="008122B3">
      <w:footerReference w:type="default" r:id="rId1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41DCF" w:rsidRDefault="00341DCF" w:rsidP="00A73DE3">
      <w:pPr>
        <w:spacing w:line="240" w:lineRule="auto"/>
      </w:pPr>
      <w:r>
        <w:separator/>
      </w:r>
    </w:p>
  </w:endnote>
  <w:endnote w:type="continuationSeparator" w:id="0">
    <w:p w:rsidR="00341DCF" w:rsidRDefault="00341DCF" w:rsidP="00A73D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9505836"/>
      <w:docPartObj>
        <w:docPartGallery w:val="Page Numbers (Bottom of Page)"/>
        <w:docPartUnique/>
      </w:docPartObj>
    </w:sdtPr>
    <w:sdtEndPr>
      <w:rPr>
        <w:noProof/>
      </w:rPr>
    </w:sdtEndPr>
    <w:sdtContent>
      <w:p w:rsidR="00BB36A3" w:rsidRDefault="00BB36A3">
        <w:pPr>
          <w:pStyle w:val="Footer"/>
          <w:jc w:val="right"/>
        </w:pPr>
        <w:r>
          <w:fldChar w:fldCharType="begin"/>
        </w:r>
        <w:r>
          <w:instrText xml:space="preserve"> PAGE   \* MERGEFORMAT </w:instrText>
        </w:r>
        <w:r>
          <w:fldChar w:fldCharType="separate"/>
        </w:r>
        <w:r w:rsidR="00A36E7A">
          <w:rPr>
            <w:noProof/>
          </w:rPr>
          <w:t>22</w:t>
        </w:r>
        <w:r>
          <w:rPr>
            <w:noProof/>
          </w:rPr>
          <w:fldChar w:fldCharType="end"/>
        </w:r>
      </w:p>
    </w:sdtContent>
  </w:sdt>
  <w:p w:rsidR="00BB36A3" w:rsidRDefault="00BB36A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517977"/>
      <w:docPartObj>
        <w:docPartGallery w:val="Page Numbers (Bottom of Page)"/>
        <w:docPartUnique/>
      </w:docPartObj>
    </w:sdtPr>
    <w:sdtEndPr>
      <w:rPr>
        <w:noProof/>
      </w:rPr>
    </w:sdtEndPr>
    <w:sdtContent>
      <w:p w:rsidR="00BB36A3" w:rsidRDefault="00BB36A3">
        <w:pPr>
          <w:pStyle w:val="Footer"/>
          <w:jc w:val="right"/>
        </w:pPr>
        <w:r>
          <w:fldChar w:fldCharType="begin"/>
        </w:r>
        <w:r>
          <w:instrText xml:space="preserve"> PAGE   \* MERGEFORMAT </w:instrText>
        </w:r>
        <w:r>
          <w:fldChar w:fldCharType="separate"/>
        </w:r>
        <w:r w:rsidR="00A36E7A">
          <w:rPr>
            <w:noProof/>
          </w:rPr>
          <w:t>23</w:t>
        </w:r>
        <w:r>
          <w:rPr>
            <w:noProof/>
          </w:rPr>
          <w:fldChar w:fldCharType="end"/>
        </w:r>
      </w:p>
    </w:sdtContent>
  </w:sdt>
  <w:p w:rsidR="00BB36A3" w:rsidRDefault="00BB36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41DCF" w:rsidRDefault="00341DCF" w:rsidP="00A73DE3">
      <w:pPr>
        <w:spacing w:line="240" w:lineRule="auto"/>
      </w:pPr>
      <w:r>
        <w:separator/>
      </w:r>
    </w:p>
  </w:footnote>
  <w:footnote w:type="continuationSeparator" w:id="0">
    <w:p w:rsidR="00341DCF" w:rsidRDefault="00341DCF" w:rsidP="00A73DE3">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stri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ps2rxtae5v2598eaf9apxrt4ata0sz5tt22x&quot;&gt;FynbosLibrary10-Saved&lt;record-ids&gt;&lt;item&gt;77&lt;/item&gt;&lt;item&gt;91&lt;/item&gt;&lt;item&gt;111&lt;/item&gt;&lt;item&gt;112&lt;/item&gt;&lt;item&gt;232&lt;/item&gt;&lt;item&gt;241&lt;/item&gt;&lt;item&gt;280&lt;/item&gt;&lt;item&gt;297&lt;/item&gt;&lt;item&gt;328&lt;/item&gt;&lt;item&gt;331&lt;/item&gt;&lt;item&gt;332&lt;/item&gt;&lt;item&gt;333&lt;/item&gt;&lt;item&gt;348&lt;/item&gt;&lt;item&gt;350&lt;/item&gt;&lt;item&gt;381&lt;/item&gt;&lt;item&gt;391&lt;/item&gt;&lt;item&gt;392&lt;/item&gt;&lt;item&gt;393&lt;/item&gt;&lt;item&gt;394&lt;/item&gt;&lt;item&gt;395&lt;/item&gt;&lt;item&gt;396&lt;/item&gt;&lt;item&gt;397&lt;/item&gt;&lt;item&gt;398&lt;/item&gt;&lt;item&gt;399&lt;/item&gt;&lt;item&gt;400&lt;/item&gt;&lt;item&gt;402&lt;/item&gt;&lt;item&gt;403&lt;/item&gt;&lt;item&gt;404&lt;/item&gt;&lt;item&gt;405&lt;/item&gt;&lt;item&gt;406&lt;/item&gt;&lt;item&gt;407&lt;/item&gt;&lt;item&gt;408&lt;/item&gt;&lt;item&gt;409&lt;/item&gt;&lt;item&gt;410&lt;/item&gt;&lt;item&gt;411&lt;/item&gt;&lt;item&gt;506&lt;/item&gt;&lt;/record-ids&gt;&lt;/item&gt;&lt;/Libraries&gt;"/>
  </w:docVars>
  <w:rsids>
    <w:rsidRoot w:val="00534B6E"/>
    <w:rsid w:val="000023D2"/>
    <w:rsid w:val="0004245D"/>
    <w:rsid w:val="000759F9"/>
    <w:rsid w:val="000764C7"/>
    <w:rsid w:val="00095802"/>
    <w:rsid w:val="000B3387"/>
    <w:rsid w:val="000C15E9"/>
    <w:rsid w:val="000C59B8"/>
    <w:rsid w:val="000D51D6"/>
    <w:rsid w:val="000D7A91"/>
    <w:rsid w:val="000E4C04"/>
    <w:rsid w:val="000E589C"/>
    <w:rsid w:val="000E6A86"/>
    <w:rsid w:val="00100B38"/>
    <w:rsid w:val="00107664"/>
    <w:rsid w:val="0011645C"/>
    <w:rsid w:val="00116D6E"/>
    <w:rsid w:val="0013574E"/>
    <w:rsid w:val="00141A4F"/>
    <w:rsid w:val="00150C8D"/>
    <w:rsid w:val="00150FD8"/>
    <w:rsid w:val="0016454A"/>
    <w:rsid w:val="00164FF9"/>
    <w:rsid w:val="00165A12"/>
    <w:rsid w:val="00176CDE"/>
    <w:rsid w:val="00181605"/>
    <w:rsid w:val="001852A6"/>
    <w:rsid w:val="001C6068"/>
    <w:rsid w:val="00202A2B"/>
    <w:rsid w:val="00207E30"/>
    <w:rsid w:val="00234FFF"/>
    <w:rsid w:val="00242943"/>
    <w:rsid w:val="00243FF6"/>
    <w:rsid w:val="002441D6"/>
    <w:rsid w:val="0024468F"/>
    <w:rsid w:val="00254229"/>
    <w:rsid w:val="00272FE6"/>
    <w:rsid w:val="00274D25"/>
    <w:rsid w:val="00281C32"/>
    <w:rsid w:val="00284566"/>
    <w:rsid w:val="00286BB3"/>
    <w:rsid w:val="00293C7A"/>
    <w:rsid w:val="002D4A6A"/>
    <w:rsid w:val="003077CE"/>
    <w:rsid w:val="00307AB7"/>
    <w:rsid w:val="0031252A"/>
    <w:rsid w:val="003313DC"/>
    <w:rsid w:val="00337E8A"/>
    <w:rsid w:val="00341DCF"/>
    <w:rsid w:val="00351F4E"/>
    <w:rsid w:val="00362500"/>
    <w:rsid w:val="003650E2"/>
    <w:rsid w:val="00365E7A"/>
    <w:rsid w:val="0037513F"/>
    <w:rsid w:val="00392313"/>
    <w:rsid w:val="003A246F"/>
    <w:rsid w:val="003C7DF2"/>
    <w:rsid w:val="003E2751"/>
    <w:rsid w:val="003E5319"/>
    <w:rsid w:val="003F04AB"/>
    <w:rsid w:val="004007DF"/>
    <w:rsid w:val="0040224F"/>
    <w:rsid w:val="00402996"/>
    <w:rsid w:val="004135BF"/>
    <w:rsid w:val="00413E89"/>
    <w:rsid w:val="0042444D"/>
    <w:rsid w:val="00425679"/>
    <w:rsid w:val="00441F8D"/>
    <w:rsid w:val="00456076"/>
    <w:rsid w:val="0047147D"/>
    <w:rsid w:val="00471507"/>
    <w:rsid w:val="004753D6"/>
    <w:rsid w:val="00475B9A"/>
    <w:rsid w:val="004A11E8"/>
    <w:rsid w:val="004A5B07"/>
    <w:rsid w:val="004B3681"/>
    <w:rsid w:val="004D42F7"/>
    <w:rsid w:val="004D5519"/>
    <w:rsid w:val="004E2DAD"/>
    <w:rsid w:val="004E59D6"/>
    <w:rsid w:val="004E6120"/>
    <w:rsid w:val="004F3A25"/>
    <w:rsid w:val="0050121C"/>
    <w:rsid w:val="00512F26"/>
    <w:rsid w:val="0051510B"/>
    <w:rsid w:val="00534B6E"/>
    <w:rsid w:val="00536359"/>
    <w:rsid w:val="0054027A"/>
    <w:rsid w:val="00543D86"/>
    <w:rsid w:val="005461D4"/>
    <w:rsid w:val="00551F42"/>
    <w:rsid w:val="00552E5F"/>
    <w:rsid w:val="00563AA7"/>
    <w:rsid w:val="0057070F"/>
    <w:rsid w:val="00587246"/>
    <w:rsid w:val="005979C3"/>
    <w:rsid w:val="005A0ECA"/>
    <w:rsid w:val="005A645E"/>
    <w:rsid w:val="005B6886"/>
    <w:rsid w:val="005B7705"/>
    <w:rsid w:val="005B7D44"/>
    <w:rsid w:val="005C19FF"/>
    <w:rsid w:val="005D4795"/>
    <w:rsid w:val="005E15E6"/>
    <w:rsid w:val="005F014E"/>
    <w:rsid w:val="00617907"/>
    <w:rsid w:val="00624CA3"/>
    <w:rsid w:val="00637BDC"/>
    <w:rsid w:val="00647C92"/>
    <w:rsid w:val="0065028E"/>
    <w:rsid w:val="00654D74"/>
    <w:rsid w:val="00656382"/>
    <w:rsid w:val="00663268"/>
    <w:rsid w:val="00672251"/>
    <w:rsid w:val="00683D11"/>
    <w:rsid w:val="00687F9A"/>
    <w:rsid w:val="00695150"/>
    <w:rsid w:val="006A063A"/>
    <w:rsid w:val="006B35C1"/>
    <w:rsid w:val="006C2744"/>
    <w:rsid w:val="006D4939"/>
    <w:rsid w:val="006D689C"/>
    <w:rsid w:val="006F5202"/>
    <w:rsid w:val="006F7DCE"/>
    <w:rsid w:val="007106E6"/>
    <w:rsid w:val="007148B4"/>
    <w:rsid w:val="00731582"/>
    <w:rsid w:val="00734CEC"/>
    <w:rsid w:val="007567E1"/>
    <w:rsid w:val="00757F2D"/>
    <w:rsid w:val="00775770"/>
    <w:rsid w:val="007778A1"/>
    <w:rsid w:val="007816E4"/>
    <w:rsid w:val="00782888"/>
    <w:rsid w:val="007B43D2"/>
    <w:rsid w:val="007C2D1F"/>
    <w:rsid w:val="007D25E2"/>
    <w:rsid w:val="007D52B0"/>
    <w:rsid w:val="007F1EA9"/>
    <w:rsid w:val="007F36ED"/>
    <w:rsid w:val="008122B3"/>
    <w:rsid w:val="00815283"/>
    <w:rsid w:val="008152CC"/>
    <w:rsid w:val="00820212"/>
    <w:rsid w:val="00821038"/>
    <w:rsid w:val="00822DA4"/>
    <w:rsid w:val="00842D24"/>
    <w:rsid w:val="00870802"/>
    <w:rsid w:val="00872B24"/>
    <w:rsid w:val="008B5B72"/>
    <w:rsid w:val="008D030B"/>
    <w:rsid w:val="008D090D"/>
    <w:rsid w:val="008F27B0"/>
    <w:rsid w:val="008F375E"/>
    <w:rsid w:val="008F653B"/>
    <w:rsid w:val="00925CB2"/>
    <w:rsid w:val="00945229"/>
    <w:rsid w:val="0095403A"/>
    <w:rsid w:val="00960A89"/>
    <w:rsid w:val="009661E5"/>
    <w:rsid w:val="009A200E"/>
    <w:rsid w:val="009B08D3"/>
    <w:rsid w:val="009B3128"/>
    <w:rsid w:val="009B76D6"/>
    <w:rsid w:val="009C14E4"/>
    <w:rsid w:val="009C1F6D"/>
    <w:rsid w:val="009C5C46"/>
    <w:rsid w:val="009D5AA6"/>
    <w:rsid w:val="009E43D0"/>
    <w:rsid w:val="009F2FF5"/>
    <w:rsid w:val="00A167EB"/>
    <w:rsid w:val="00A26DE4"/>
    <w:rsid w:val="00A36E7A"/>
    <w:rsid w:val="00A4234E"/>
    <w:rsid w:val="00A431E8"/>
    <w:rsid w:val="00A4419F"/>
    <w:rsid w:val="00A57B23"/>
    <w:rsid w:val="00A73DE3"/>
    <w:rsid w:val="00A74FFA"/>
    <w:rsid w:val="00A77F56"/>
    <w:rsid w:val="00AA4238"/>
    <w:rsid w:val="00AE3BC6"/>
    <w:rsid w:val="00B05579"/>
    <w:rsid w:val="00B158F6"/>
    <w:rsid w:val="00B16015"/>
    <w:rsid w:val="00B17901"/>
    <w:rsid w:val="00B40999"/>
    <w:rsid w:val="00B5766E"/>
    <w:rsid w:val="00B57F25"/>
    <w:rsid w:val="00B84A4C"/>
    <w:rsid w:val="00BB36A3"/>
    <w:rsid w:val="00BB64B7"/>
    <w:rsid w:val="00BC1E40"/>
    <w:rsid w:val="00BC654B"/>
    <w:rsid w:val="00BD2BD1"/>
    <w:rsid w:val="00BD6091"/>
    <w:rsid w:val="00BD7A4D"/>
    <w:rsid w:val="00BE2FC4"/>
    <w:rsid w:val="00C2110A"/>
    <w:rsid w:val="00C24790"/>
    <w:rsid w:val="00C2732C"/>
    <w:rsid w:val="00C30F1C"/>
    <w:rsid w:val="00C474A5"/>
    <w:rsid w:val="00C52F87"/>
    <w:rsid w:val="00C65960"/>
    <w:rsid w:val="00C6735A"/>
    <w:rsid w:val="00C674E8"/>
    <w:rsid w:val="00C748BF"/>
    <w:rsid w:val="00C81101"/>
    <w:rsid w:val="00C91F0D"/>
    <w:rsid w:val="00C952DE"/>
    <w:rsid w:val="00CA0B12"/>
    <w:rsid w:val="00CA163A"/>
    <w:rsid w:val="00CB4C76"/>
    <w:rsid w:val="00CC3D98"/>
    <w:rsid w:val="00CD05A0"/>
    <w:rsid w:val="00CD4D9D"/>
    <w:rsid w:val="00CF134F"/>
    <w:rsid w:val="00CF4FDA"/>
    <w:rsid w:val="00CF6595"/>
    <w:rsid w:val="00D0079F"/>
    <w:rsid w:val="00D00AA4"/>
    <w:rsid w:val="00D11088"/>
    <w:rsid w:val="00D11B69"/>
    <w:rsid w:val="00D167B5"/>
    <w:rsid w:val="00D20015"/>
    <w:rsid w:val="00D30EA8"/>
    <w:rsid w:val="00D34EC7"/>
    <w:rsid w:val="00D4232D"/>
    <w:rsid w:val="00D43634"/>
    <w:rsid w:val="00D6576F"/>
    <w:rsid w:val="00D85767"/>
    <w:rsid w:val="00D90204"/>
    <w:rsid w:val="00D93DA2"/>
    <w:rsid w:val="00D97E34"/>
    <w:rsid w:val="00DB22A7"/>
    <w:rsid w:val="00DC5D69"/>
    <w:rsid w:val="00DD248D"/>
    <w:rsid w:val="00DD426C"/>
    <w:rsid w:val="00DD62DB"/>
    <w:rsid w:val="00DF0377"/>
    <w:rsid w:val="00E160D6"/>
    <w:rsid w:val="00E23B46"/>
    <w:rsid w:val="00E64980"/>
    <w:rsid w:val="00E73E24"/>
    <w:rsid w:val="00E7716A"/>
    <w:rsid w:val="00E87310"/>
    <w:rsid w:val="00EC5DB2"/>
    <w:rsid w:val="00ED2EB0"/>
    <w:rsid w:val="00ED315A"/>
    <w:rsid w:val="00EE3694"/>
    <w:rsid w:val="00EF0761"/>
    <w:rsid w:val="00EF134A"/>
    <w:rsid w:val="00EF227E"/>
    <w:rsid w:val="00EF451C"/>
    <w:rsid w:val="00F00EF3"/>
    <w:rsid w:val="00F03E3D"/>
    <w:rsid w:val="00F1110C"/>
    <w:rsid w:val="00F41638"/>
    <w:rsid w:val="00F569A4"/>
    <w:rsid w:val="00F60EA9"/>
    <w:rsid w:val="00F66B22"/>
    <w:rsid w:val="00F7426A"/>
    <w:rsid w:val="00F74383"/>
    <w:rsid w:val="00F75F35"/>
    <w:rsid w:val="00F76FF4"/>
    <w:rsid w:val="00F95862"/>
    <w:rsid w:val="00F96286"/>
    <w:rsid w:val="00FA35AF"/>
    <w:rsid w:val="00FB489B"/>
    <w:rsid w:val="00FB65F6"/>
    <w:rsid w:val="00FC5949"/>
    <w:rsid w:val="00FF6B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0499FFD-3516-4C1D-86CF-BEA5BCF59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0999"/>
  </w:style>
  <w:style w:type="paragraph" w:styleId="Heading1">
    <w:name w:val="heading 1"/>
    <w:basedOn w:val="Normal"/>
    <w:next w:val="Normal"/>
    <w:link w:val="Heading1Char"/>
    <w:uiPriority w:val="9"/>
    <w:qFormat/>
    <w:rsid w:val="009E43D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9E43D0"/>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A200E"/>
    <w:rPr>
      <w:color w:val="0000FF" w:themeColor="hyperlink"/>
      <w:u w:val="single"/>
    </w:rPr>
  </w:style>
  <w:style w:type="paragraph" w:styleId="BalloonText">
    <w:name w:val="Balloon Text"/>
    <w:basedOn w:val="Normal"/>
    <w:link w:val="BalloonTextChar"/>
    <w:uiPriority w:val="99"/>
    <w:semiHidden/>
    <w:unhideWhenUsed/>
    <w:rsid w:val="007F36E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36ED"/>
    <w:rPr>
      <w:rFonts w:ascii="Tahoma" w:hAnsi="Tahoma" w:cs="Tahoma"/>
      <w:sz w:val="16"/>
      <w:szCs w:val="16"/>
    </w:rPr>
  </w:style>
  <w:style w:type="character" w:styleId="CommentReference">
    <w:name w:val="annotation reference"/>
    <w:basedOn w:val="DefaultParagraphFont"/>
    <w:uiPriority w:val="99"/>
    <w:semiHidden/>
    <w:unhideWhenUsed/>
    <w:rsid w:val="004D5519"/>
    <w:rPr>
      <w:sz w:val="16"/>
      <w:szCs w:val="16"/>
    </w:rPr>
  </w:style>
  <w:style w:type="paragraph" w:styleId="CommentText">
    <w:name w:val="annotation text"/>
    <w:basedOn w:val="Normal"/>
    <w:link w:val="CommentTextChar"/>
    <w:uiPriority w:val="99"/>
    <w:semiHidden/>
    <w:unhideWhenUsed/>
    <w:rsid w:val="004D5519"/>
    <w:pPr>
      <w:spacing w:line="240" w:lineRule="auto"/>
    </w:pPr>
    <w:rPr>
      <w:sz w:val="20"/>
      <w:szCs w:val="20"/>
    </w:rPr>
  </w:style>
  <w:style w:type="character" w:customStyle="1" w:styleId="CommentTextChar">
    <w:name w:val="Comment Text Char"/>
    <w:basedOn w:val="DefaultParagraphFont"/>
    <w:link w:val="CommentText"/>
    <w:uiPriority w:val="99"/>
    <w:semiHidden/>
    <w:rsid w:val="004D5519"/>
    <w:rPr>
      <w:sz w:val="20"/>
      <w:szCs w:val="20"/>
    </w:rPr>
  </w:style>
  <w:style w:type="paragraph" w:styleId="CommentSubject">
    <w:name w:val="annotation subject"/>
    <w:basedOn w:val="CommentText"/>
    <w:next w:val="CommentText"/>
    <w:link w:val="CommentSubjectChar"/>
    <w:uiPriority w:val="99"/>
    <w:semiHidden/>
    <w:unhideWhenUsed/>
    <w:rsid w:val="004D5519"/>
    <w:rPr>
      <w:b/>
      <w:bCs/>
    </w:rPr>
  </w:style>
  <w:style w:type="character" w:customStyle="1" w:styleId="CommentSubjectChar">
    <w:name w:val="Comment Subject Char"/>
    <w:basedOn w:val="CommentTextChar"/>
    <w:link w:val="CommentSubject"/>
    <w:uiPriority w:val="99"/>
    <w:semiHidden/>
    <w:rsid w:val="004D5519"/>
    <w:rPr>
      <w:b/>
      <w:bCs/>
      <w:sz w:val="20"/>
      <w:szCs w:val="20"/>
    </w:rPr>
  </w:style>
  <w:style w:type="paragraph" w:customStyle="1" w:styleId="EndNoteBibliographyTitle">
    <w:name w:val="EndNote Bibliography Title"/>
    <w:basedOn w:val="Normal"/>
    <w:link w:val="EndNoteBibliographyTitleChar"/>
    <w:rsid w:val="005979C3"/>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979C3"/>
    <w:rPr>
      <w:rFonts w:ascii="Calibri" w:hAnsi="Calibri"/>
      <w:noProof/>
      <w:lang w:val="en-US"/>
    </w:rPr>
  </w:style>
  <w:style w:type="paragraph" w:customStyle="1" w:styleId="EndNoteBibliography">
    <w:name w:val="EndNote Bibliography"/>
    <w:basedOn w:val="Normal"/>
    <w:link w:val="EndNoteBibliographyChar"/>
    <w:rsid w:val="005979C3"/>
    <w:pPr>
      <w:spacing w:line="480" w:lineRule="auto"/>
    </w:pPr>
    <w:rPr>
      <w:rFonts w:ascii="Calibri" w:hAnsi="Calibri"/>
      <w:noProof/>
      <w:lang w:val="en-US"/>
    </w:rPr>
  </w:style>
  <w:style w:type="character" w:customStyle="1" w:styleId="EndNoteBibliographyChar">
    <w:name w:val="EndNote Bibliography Char"/>
    <w:basedOn w:val="DefaultParagraphFont"/>
    <w:link w:val="EndNoteBibliography"/>
    <w:rsid w:val="005979C3"/>
    <w:rPr>
      <w:rFonts w:ascii="Calibri" w:hAnsi="Calibri"/>
      <w:noProof/>
      <w:lang w:val="en-US"/>
    </w:rPr>
  </w:style>
  <w:style w:type="table" w:styleId="PlainTable3">
    <w:name w:val="Plain Table 3"/>
    <w:basedOn w:val="TableNormal"/>
    <w:uiPriority w:val="43"/>
    <w:rsid w:val="008F27B0"/>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F27B0"/>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672251"/>
  </w:style>
  <w:style w:type="paragraph" w:styleId="Header">
    <w:name w:val="header"/>
    <w:basedOn w:val="Normal"/>
    <w:link w:val="HeaderChar"/>
    <w:uiPriority w:val="99"/>
    <w:unhideWhenUsed/>
    <w:rsid w:val="00A73DE3"/>
    <w:pPr>
      <w:tabs>
        <w:tab w:val="center" w:pos="4513"/>
        <w:tab w:val="right" w:pos="9026"/>
      </w:tabs>
      <w:spacing w:line="240" w:lineRule="auto"/>
    </w:pPr>
  </w:style>
  <w:style w:type="character" w:customStyle="1" w:styleId="HeaderChar">
    <w:name w:val="Header Char"/>
    <w:basedOn w:val="DefaultParagraphFont"/>
    <w:link w:val="Header"/>
    <w:uiPriority w:val="99"/>
    <w:rsid w:val="00A73DE3"/>
  </w:style>
  <w:style w:type="paragraph" w:styleId="Footer">
    <w:name w:val="footer"/>
    <w:basedOn w:val="Normal"/>
    <w:link w:val="FooterChar"/>
    <w:uiPriority w:val="99"/>
    <w:unhideWhenUsed/>
    <w:rsid w:val="00A73DE3"/>
    <w:pPr>
      <w:tabs>
        <w:tab w:val="center" w:pos="4513"/>
        <w:tab w:val="right" w:pos="9026"/>
      </w:tabs>
      <w:spacing w:line="240" w:lineRule="auto"/>
    </w:pPr>
  </w:style>
  <w:style w:type="character" w:customStyle="1" w:styleId="FooterChar">
    <w:name w:val="Footer Char"/>
    <w:basedOn w:val="DefaultParagraphFont"/>
    <w:link w:val="Footer"/>
    <w:uiPriority w:val="99"/>
    <w:rsid w:val="00A73DE3"/>
  </w:style>
  <w:style w:type="character" w:customStyle="1" w:styleId="Heading2Char">
    <w:name w:val="Heading 2 Char"/>
    <w:basedOn w:val="DefaultParagraphFont"/>
    <w:link w:val="Heading2"/>
    <w:uiPriority w:val="9"/>
    <w:rsid w:val="009E43D0"/>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9E43D0"/>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8169608">
      <w:bodyDiv w:val="1"/>
      <w:marLeft w:val="0"/>
      <w:marRight w:val="0"/>
      <w:marTop w:val="0"/>
      <w:marBottom w:val="0"/>
      <w:divBdr>
        <w:top w:val="none" w:sz="0" w:space="0" w:color="auto"/>
        <w:left w:val="none" w:sz="0" w:space="0" w:color="auto"/>
        <w:bottom w:val="none" w:sz="0" w:space="0" w:color="auto"/>
        <w:right w:val="none" w:sz="0" w:space="0" w:color="auto"/>
      </w:divBdr>
    </w:div>
    <w:div w:id="1105348728">
      <w:bodyDiv w:val="1"/>
      <w:marLeft w:val="0"/>
      <w:marRight w:val="0"/>
      <w:marTop w:val="0"/>
      <w:marBottom w:val="0"/>
      <w:divBdr>
        <w:top w:val="none" w:sz="0" w:space="0" w:color="auto"/>
        <w:left w:val="none" w:sz="0" w:space="0" w:color="auto"/>
        <w:bottom w:val="none" w:sz="0" w:space="0" w:color="auto"/>
        <w:right w:val="none" w:sz="0" w:space="0" w:color="auto"/>
      </w:divBdr>
    </w:div>
    <w:div w:id="1462268170">
      <w:bodyDiv w:val="1"/>
      <w:marLeft w:val="0"/>
      <w:marRight w:val="0"/>
      <w:marTop w:val="0"/>
      <w:marBottom w:val="0"/>
      <w:divBdr>
        <w:top w:val="none" w:sz="0" w:space="0" w:color="auto"/>
        <w:left w:val="none" w:sz="0" w:space="0" w:color="auto"/>
        <w:bottom w:val="none" w:sz="0" w:space="0" w:color="auto"/>
        <w:right w:val="none" w:sz="0" w:space="0" w:color="auto"/>
      </w:divBdr>
    </w:div>
    <w:div w:id="1545362623">
      <w:bodyDiv w:val="1"/>
      <w:marLeft w:val="0"/>
      <w:marRight w:val="0"/>
      <w:marTop w:val="0"/>
      <w:marBottom w:val="0"/>
      <w:divBdr>
        <w:top w:val="none" w:sz="0" w:space="0" w:color="auto"/>
        <w:left w:val="none" w:sz="0" w:space="0" w:color="auto"/>
        <w:bottom w:val="none" w:sz="0" w:space="0" w:color="auto"/>
        <w:right w:val="none" w:sz="0" w:space="0" w:color="auto"/>
      </w:divBdr>
    </w:div>
    <w:div w:id="1547528384">
      <w:bodyDiv w:val="1"/>
      <w:marLeft w:val="0"/>
      <w:marRight w:val="0"/>
      <w:marTop w:val="0"/>
      <w:marBottom w:val="0"/>
      <w:divBdr>
        <w:top w:val="none" w:sz="0" w:space="0" w:color="auto"/>
        <w:left w:val="none" w:sz="0" w:space="0" w:color="auto"/>
        <w:bottom w:val="none" w:sz="0" w:space="0" w:color="auto"/>
        <w:right w:val="none" w:sz="0" w:space="0" w:color="auto"/>
      </w:divBdr>
    </w:div>
    <w:div w:id="1831212862">
      <w:bodyDiv w:val="1"/>
      <w:marLeft w:val="0"/>
      <w:marRight w:val="0"/>
      <w:marTop w:val="0"/>
      <w:marBottom w:val="0"/>
      <w:divBdr>
        <w:top w:val="none" w:sz="0" w:space="0" w:color="auto"/>
        <w:left w:val="none" w:sz="0" w:space="0" w:color="auto"/>
        <w:bottom w:val="none" w:sz="0" w:space="0" w:color="auto"/>
        <w:right w:val="none" w:sz="0" w:space="0" w:color="auto"/>
      </w:divBdr>
    </w:div>
    <w:div w:id="1900049218">
      <w:bodyDiv w:val="1"/>
      <w:marLeft w:val="0"/>
      <w:marRight w:val="0"/>
      <w:marTop w:val="0"/>
      <w:marBottom w:val="0"/>
      <w:divBdr>
        <w:top w:val="none" w:sz="0" w:space="0" w:color="auto"/>
        <w:left w:val="none" w:sz="0" w:space="0" w:color="auto"/>
        <w:bottom w:val="none" w:sz="0" w:space="0" w:color="auto"/>
        <w:right w:val="none" w:sz="0" w:space="0" w:color="auto"/>
      </w:divBdr>
    </w:div>
    <w:div w:id="2131704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irdlife.org"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AN"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iucnredlist.org/documents/RedListGuideli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4DDB2A-8185-446F-B783-0F2E851B79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8</TotalTime>
  <Pages>23</Pages>
  <Words>11677</Words>
  <Characters>66561</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an Lee</dc:creator>
  <cp:lastModifiedBy>Alan</cp:lastModifiedBy>
  <cp:revision>30</cp:revision>
  <dcterms:created xsi:type="dcterms:W3CDTF">2015-08-28T10:51:00Z</dcterms:created>
  <dcterms:modified xsi:type="dcterms:W3CDTF">2016-07-21T16:09:00Z</dcterms:modified>
</cp:coreProperties>
</file>